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ackground w:color="FFFFFF"/>
  <w:body>
    <w:p w14:paraId="60118C5D" w14:textId="77777777" w:rsidR="003F50DC" w:rsidRPr="00EF4BFA" w:rsidRDefault="003F50DC" w:rsidP="003F50DC">
      <w:pPr>
        <w:ind w:firstLine="0"/>
        <w:jc w:val="center"/>
        <w:rPr>
          <w:szCs w:val="24"/>
        </w:rPr>
      </w:pPr>
      <w:r w:rsidRPr="00EF4BFA">
        <w:rPr>
          <w:szCs w:val="24"/>
        </w:rPr>
        <w:t xml:space="preserve">UNIVERSIDADE FEDERAL DE SANTA CATARINA </w:t>
      </w:r>
    </w:p>
    <w:p w14:paraId="1C42B8F5" w14:textId="6272982F" w:rsidR="003F50DC" w:rsidRPr="00EF4BFA" w:rsidRDefault="003F50DC" w:rsidP="003F50DC">
      <w:pPr>
        <w:ind w:firstLine="0"/>
        <w:jc w:val="center"/>
        <w:rPr>
          <w:szCs w:val="24"/>
        </w:rPr>
      </w:pPr>
      <w:r w:rsidRPr="00EF4BFA">
        <w:rPr>
          <w:szCs w:val="24"/>
        </w:rPr>
        <w:t xml:space="preserve">CENTRO </w:t>
      </w:r>
      <w:r w:rsidR="000D4885">
        <w:rPr>
          <w:szCs w:val="24"/>
        </w:rPr>
        <w:t>TECNOLÓGICO</w:t>
      </w:r>
      <w:r w:rsidRPr="00EF4BFA">
        <w:rPr>
          <w:szCs w:val="24"/>
        </w:rPr>
        <w:t xml:space="preserve"> </w:t>
      </w:r>
    </w:p>
    <w:p w14:paraId="46BE5B6E" w14:textId="3BF8C8A0" w:rsidR="003F50DC" w:rsidRPr="00EF4BFA" w:rsidRDefault="003F50DC" w:rsidP="003F50DC">
      <w:pPr>
        <w:ind w:firstLine="0"/>
        <w:jc w:val="center"/>
        <w:rPr>
          <w:szCs w:val="24"/>
        </w:rPr>
      </w:pPr>
      <w:r w:rsidRPr="00EF4BFA">
        <w:rPr>
          <w:szCs w:val="24"/>
        </w:rPr>
        <w:t xml:space="preserve">DEPARTAMENTO </w:t>
      </w:r>
      <w:r w:rsidR="000D4885">
        <w:rPr>
          <w:szCs w:val="24"/>
        </w:rPr>
        <w:t>DE ENGENHARIA DE PRODUÇÃO E SISTEMAS</w:t>
      </w:r>
    </w:p>
    <w:p w14:paraId="0FC66F4B" w14:textId="6DA54FD1" w:rsidR="003F50DC" w:rsidRPr="00EF4BFA" w:rsidRDefault="000D4885" w:rsidP="003F50DC">
      <w:pPr>
        <w:ind w:firstLine="0"/>
        <w:jc w:val="center"/>
        <w:rPr>
          <w:szCs w:val="24"/>
        </w:rPr>
      </w:pPr>
      <w:r>
        <w:rPr>
          <w:szCs w:val="24"/>
        </w:rPr>
        <w:t>ENGENHARIA DE PRODUÇÃO ELÉTRICA</w:t>
      </w:r>
    </w:p>
    <w:p w14:paraId="4AA84C0A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3579F386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228037FE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2BF0DCB9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525069B1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71F385E3" w14:textId="682D5C18" w:rsidR="003F50DC" w:rsidRPr="00EF4BFA" w:rsidRDefault="000D4885" w:rsidP="003F50DC">
      <w:pPr>
        <w:ind w:firstLine="0"/>
        <w:jc w:val="center"/>
        <w:rPr>
          <w:szCs w:val="24"/>
        </w:rPr>
      </w:pPr>
      <w:r>
        <w:rPr>
          <w:szCs w:val="24"/>
        </w:rPr>
        <w:t>Djonathan Luiz de Oliveira Quadras</w:t>
      </w:r>
    </w:p>
    <w:p w14:paraId="26644675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6FEFCD0B" w14:textId="77777777" w:rsidR="003F50DC" w:rsidRPr="00EF4BFA" w:rsidRDefault="003F50DC" w:rsidP="003F50DC">
      <w:pPr>
        <w:ind w:firstLine="0"/>
        <w:rPr>
          <w:szCs w:val="24"/>
        </w:rPr>
      </w:pPr>
    </w:p>
    <w:p w14:paraId="5D9A1754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7B7DE6ED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28110424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2FD89E3D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243B56BD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137B5C91" w14:textId="0FBE1795" w:rsidR="003F50DC" w:rsidRPr="005963E6" w:rsidRDefault="00E638FB" w:rsidP="003F50DC">
      <w:pPr>
        <w:ind w:firstLine="0"/>
        <w:jc w:val="center"/>
        <w:rPr>
          <w:szCs w:val="24"/>
        </w:rPr>
      </w:pPr>
      <w:r>
        <w:rPr>
          <w:b/>
          <w:szCs w:val="24"/>
        </w:rPr>
        <w:t xml:space="preserve">Proposta de um modelo livre de </w:t>
      </w:r>
      <w:r w:rsidR="006D1FB2">
        <w:rPr>
          <w:b/>
          <w:szCs w:val="24"/>
        </w:rPr>
        <w:t xml:space="preserve">Otimização Adaptativa Baseada em </w:t>
      </w:r>
      <w:r w:rsidR="005963E6">
        <w:rPr>
          <w:b/>
          <w:szCs w:val="24"/>
        </w:rPr>
        <w:t xml:space="preserve">Simulação </w:t>
      </w:r>
      <w:r>
        <w:rPr>
          <w:b/>
          <w:szCs w:val="24"/>
        </w:rPr>
        <w:t>para a</w:t>
      </w:r>
      <w:r w:rsidR="005963E6">
        <w:rPr>
          <w:b/>
          <w:szCs w:val="24"/>
        </w:rPr>
        <w:t xml:space="preserve"> </w:t>
      </w:r>
      <w:r w:rsidR="005A6AAA">
        <w:rPr>
          <w:b/>
          <w:szCs w:val="24"/>
        </w:rPr>
        <w:t>programação</w:t>
      </w:r>
      <w:r w:rsidR="005963E6">
        <w:rPr>
          <w:b/>
          <w:szCs w:val="24"/>
        </w:rPr>
        <w:t xml:space="preserve"> </w:t>
      </w:r>
      <w:r w:rsidR="005A6AAA">
        <w:rPr>
          <w:b/>
          <w:szCs w:val="24"/>
        </w:rPr>
        <w:t xml:space="preserve">da produção em sistemas </w:t>
      </w:r>
      <w:r w:rsidR="005A6AAA">
        <w:rPr>
          <w:b/>
          <w:i/>
          <w:iCs/>
          <w:szCs w:val="24"/>
        </w:rPr>
        <w:t>flow shop</w:t>
      </w:r>
      <w:r w:rsidR="005963E6">
        <w:rPr>
          <w:b/>
          <w:szCs w:val="24"/>
        </w:rPr>
        <w:t>: um estudo comparativo</w:t>
      </w:r>
    </w:p>
    <w:p w14:paraId="7E9ADA39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15B2BBB7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04D80A77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6F16266F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3FCD5ACC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4421224B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462D7D73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5A327553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5CCBD51B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12BB527D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37584B8B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5156EDEF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0EF2CCE2" w14:textId="77777777" w:rsidR="003F50DC" w:rsidRPr="00EF4BFA" w:rsidRDefault="003F50DC" w:rsidP="003F50DC">
      <w:pPr>
        <w:ind w:firstLine="0"/>
        <w:jc w:val="center"/>
        <w:rPr>
          <w:szCs w:val="24"/>
        </w:rPr>
      </w:pPr>
    </w:p>
    <w:p w14:paraId="13AAB287" w14:textId="7D9BBB7E" w:rsidR="003F50DC" w:rsidRPr="00EF4BFA" w:rsidRDefault="000D4885" w:rsidP="003F50DC">
      <w:pPr>
        <w:ind w:firstLine="0"/>
        <w:jc w:val="center"/>
        <w:rPr>
          <w:szCs w:val="24"/>
        </w:rPr>
      </w:pPr>
      <w:r>
        <w:rPr>
          <w:szCs w:val="24"/>
        </w:rPr>
        <w:t>Florianópolis</w:t>
      </w:r>
    </w:p>
    <w:p w14:paraId="168F8FE8" w14:textId="071FD812" w:rsidR="003F50DC" w:rsidRPr="00EF4BFA" w:rsidRDefault="000D4885" w:rsidP="003F50DC">
      <w:pPr>
        <w:ind w:firstLine="0"/>
        <w:jc w:val="center"/>
        <w:rPr>
          <w:szCs w:val="24"/>
        </w:rPr>
      </w:pPr>
      <w:r>
        <w:rPr>
          <w:szCs w:val="24"/>
        </w:rPr>
        <w:t>2021</w:t>
      </w:r>
    </w:p>
    <w:p w14:paraId="1C9066DD" w14:textId="77777777" w:rsidR="00916C98" w:rsidRPr="00EF4BFA" w:rsidRDefault="00916C98" w:rsidP="00157B63">
      <w:pPr>
        <w:ind w:firstLine="0"/>
        <w:jc w:val="center"/>
        <w:rPr>
          <w:szCs w:val="24"/>
        </w:rPr>
        <w:sectPr w:rsidR="00916C98" w:rsidRPr="00EF4BFA" w:rsidSect="0071738A">
          <w:headerReference w:type="even" r:id="rId8"/>
          <w:headerReference w:type="default" r:id="rId9"/>
          <w:footerReference w:type="default" r:id="rId10"/>
          <w:footerReference w:type="first" r:id="rId11"/>
          <w:type w:val="oddPage"/>
          <w:pgSz w:w="11907" w:h="16840" w:code="9"/>
          <w:pgMar w:top="1701" w:right="1134" w:bottom="1134" w:left="1701" w:header="567" w:footer="567" w:gutter="0"/>
          <w:pgNumType w:start="27"/>
          <w:cols w:space="708"/>
          <w:titlePg/>
          <w:docGrid w:linePitch="360"/>
        </w:sectPr>
      </w:pPr>
    </w:p>
    <w:p w14:paraId="6AC6ECDF" w14:textId="3F9C2BCB" w:rsidR="008C4D3F" w:rsidRPr="00EF4BFA" w:rsidRDefault="000D4885" w:rsidP="00A31F7A">
      <w:pPr>
        <w:ind w:firstLine="0"/>
        <w:jc w:val="center"/>
      </w:pPr>
      <w:r>
        <w:lastRenderedPageBreak/>
        <w:t>Djonathan Luiz de Oliveira Quadras</w:t>
      </w:r>
    </w:p>
    <w:p w14:paraId="6C7A16E1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22CC96EC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1DC6A5D7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68D4F53B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4CD0C741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0078D4E5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368C0539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34B11FBE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0A1B9EA2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60A161D3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2A32C59A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78D378A3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63C8014B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0AE692A9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4A950CE6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531CB389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0F2082C3" w14:textId="77777777" w:rsidR="00765666" w:rsidRPr="00EF4BFA" w:rsidRDefault="00765666" w:rsidP="00523E7C">
      <w:pPr>
        <w:spacing w:line="240" w:lineRule="auto"/>
        <w:ind w:firstLine="0"/>
        <w:jc w:val="center"/>
        <w:rPr>
          <w:szCs w:val="24"/>
        </w:rPr>
      </w:pPr>
    </w:p>
    <w:p w14:paraId="6D452D35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4E90482D" w14:textId="77777777" w:rsidR="005A6AAA" w:rsidRDefault="005A6AAA" w:rsidP="005A6AAA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Comparação de diferentes meta-heurísticas para a otimização da programação</w:t>
      </w:r>
    </w:p>
    <w:p w14:paraId="102DD8B2" w14:textId="77777777" w:rsidR="005A6AAA" w:rsidRPr="00EF4BFA" w:rsidRDefault="005A6AAA" w:rsidP="005A6AAA">
      <w:pPr>
        <w:ind w:firstLine="0"/>
        <w:jc w:val="center"/>
        <w:rPr>
          <w:szCs w:val="24"/>
        </w:rPr>
      </w:pPr>
      <w:r>
        <w:rPr>
          <w:b/>
          <w:szCs w:val="24"/>
        </w:rPr>
        <w:t xml:space="preserve">da produção  em sistemas </w:t>
      </w:r>
      <w:r>
        <w:rPr>
          <w:b/>
          <w:i/>
          <w:iCs/>
          <w:szCs w:val="24"/>
        </w:rPr>
        <w:t>flow shop</w:t>
      </w:r>
    </w:p>
    <w:p w14:paraId="7B267D8F" w14:textId="77777777" w:rsidR="008C4D3F" w:rsidRPr="00EF4BFA" w:rsidRDefault="008C4D3F" w:rsidP="00CE4B4F">
      <w:pPr>
        <w:ind w:firstLine="0"/>
        <w:jc w:val="center"/>
        <w:rPr>
          <w:szCs w:val="24"/>
        </w:rPr>
      </w:pPr>
    </w:p>
    <w:p w14:paraId="0EABD595" w14:textId="77777777" w:rsidR="004445E2" w:rsidRPr="00EF4BFA" w:rsidRDefault="004445E2" w:rsidP="00CE4B4F">
      <w:pPr>
        <w:ind w:firstLine="0"/>
        <w:jc w:val="center"/>
        <w:rPr>
          <w:szCs w:val="24"/>
        </w:rPr>
      </w:pPr>
    </w:p>
    <w:p w14:paraId="712D67B4" w14:textId="77777777" w:rsidR="008C4D3F" w:rsidRPr="00EF4BFA" w:rsidRDefault="008C4D3F" w:rsidP="00CE4B4F">
      <w:pPr>
        <w:ind w:firstLine="0"/>
        <w:jc w:val="center"/>
        <w:rPr>
          <w:szCs w:val="24"/>
        </w:rPr>
      </w:pPr>
    </w:p>
    <w:p w14:paraId="75F05588" w14:textId="77777777" w:rsidR="008C4D3F" w:rsidRPr="00EF4BFA" w:rsidRDefault="008C4D3F" w:rsidP="00CE4B4F">
      <w:pPr>
        <w:ind w:firstLine="0"/>
        <w:jc w:val="center"/>
        <w:rPr>
          <w:szCs w:val="24"/>
        </w:rPr>
      </w:pPr>
    </w:p>
    <w:p w14:paraId="200E270A" w14:textId="77777777" w:rsidR="003F50DC" w:rsidRPr="00EF4BFA" w:rsidRDefault="003F50DC" w:rsidP="00CE4B4F">
      <w:pPr>
        <w:ind w:firstLine="0"/>
        <w:jc w:val="center"/>
        <w:rPr>
          <w:szCs w:val="24"/>
        </w:rPr>
      </w:pPr>
    </w:p>
    <w:p w14:paraId="59FC5C02" w14:textId="77777777" w:rsidR="003F50DC" w:rsidRPr="00EF4BFA" w:rsidRDefault="003F50DC" w:rsidP="00CE4B4F">
      <w:pPr>
        <w:ind w:firstLine="0"/>
        <w:jc w:val="center"/>
        <w:rPr>
          <w:szCs w:val="24"/>
        </w:rPr>
      </w:pPr>
    </w:p>
    <w:p w14:paraId="4162AD77" w14:textId="77777777" w:rsidR="008C4D3F" w:rsidRPr="00EF4BFA" w:rsidRDefault="008C4D3F" w:rsidP="00CE4B4F">
      <w:pPr>
        <w:tabs>
          <w:tab w:val="left" w:pos="2835"/>
        </w:tabs>
        <w:ind w:firstLine="0"/>
        <w:jc w:val="center"/>
        <w:rPr>
          <w:szCs w:val="24"/>
        </w:rPr>
      </w:pPr>
    </w:p>
    <w:p w14:paraId="01A587EC" w14:textId="01B2EB48" w:rsidR="008C4D3F" w:rsidRPr="00EF4BFA" w:rsidRDefault="00DD0B27" w:rsidP="00D959D4">
      <w:pPr>
        <w:tabs>
          <w:tab w:val="left" w:pos="3261"/>
        </w:tabs>
        <w:spacing w:line="240" w:lineRule="auto"/>
        <w:ind w:left="4536" w:firstLine="0"/>
        <w:rPr>
          <w:sz w:val="20"/>
          <w:szCs w:val="20"/>
        </w:rPr>
      </w:pPr>
      <w:r w:rsidRPr="00EF4BFA">
        <w:rPr>
          <w:sz w:val="20"/>
          <w:szCs w:val="20"/>
        </w:rPr>
        <w:t>Trabalho Conclusão d</w:t>
      </w:r>
      <w:r w:rsidR="00574D61">
        <w:rPr>
          <w:sz w:val="20"/>
          <w:szCs w:val="20"/>
        </w:rPr>
        <w:t>e</w:t>
      </w:r>
      <w:r w:rsidRPr="00EF4BFA">
        <w:rPr>
          <w:sz w:val="20"/>
          <w:szCs w:val="20"/>
        </w:rPr>
        <w:t xml:space="preserve"> Curso</w:t>
      </w:r>
      <w:r w:rsidR="008C4D3F" w:rsidRPr="00EF4BFA">
        <w:rPr>
          <w:sz w:val="20"/>
          <w:szCs w:val="20"/>
        </w:rPr>
        <w:t xml:space="preserve"> </w:t>
      </w:r>
      <w:r w:rsidR="004F0246" w:rsidRPr="00EF4BFA">
        <w:rPr>
          <w:sz w:val="20"/>
          <w:szCs w:val="20"/>
        </w:rPr>
        <w:t>de Graduação em</w:t>
      </w:r>
      <w:r w:rsidR="0071738A">
        <w:rPr>
          <w:sz w:val="20"/>
          <w:szCs w:val="20"/>
        </w:rPr>
        <w:t xml:space="preserve"> </w:t>
      </w:r>
      <w:r w:rsidR="000D4885">
        <w:rPr>
          <w:sz w:val="20"/>
          <w:szCs w:val="20"/>
        </w:rPr>
        <w:t>Engenharia de Produção Elétrica</w:t>
      </w:r>
      <w:r w:rsidR="004B6A0F" w:rsidRPr="00EF4BFA">
        <w:rPr>
          <w:sz w:val="20"/>
          <w:szCs w:val="20"/>
        </w:rPr>
        <w:t xml:space="preserve"> </w:t>
      </w:r>
      <w:r w:rsidR="000D4885">
        <w:rPr>
          <w:sz w:val="20"/>
          <w:szCs w:val="20"/>
        </w:rPr>
        <w:t>do Centro Tecnológico</w:t>
      </w:r>
      <w:r w:rsidRPr="00EF4BFA">
        <w:rPr>
          <w:sz w:val="20"/>
          <w:szCs w:val="20"/>
        </w:rPr>
        <w:t xml:space="preserve"> da </w:t>
      </w:r>
      <w:r w:rsidR="008C4D3F" w:rsidRPr="00EF4BFA">
        <w:rPr>
          <w:sz w:val="20"/>
          <w:szCs w:val="20"/>
        </w:rPr>
        <w:t xml:space="preserve">Universidade Federal de Santa Catarina </w:t>
      </w:r>
      <w:r w:rsidRPr="00EF4BFA">
        <w:rPr>
          <w:sz w:val="20"/>
          <w:szCs w:val="20"/>
        </w:rPr>
        <w:t xml:space="preserve">como requisito para </w:t>
      </w:r>
      <w:r w:rsidR="008C4D3F" w:rsidRPr="00EF4BFA">
        <w:rPr>
          <w:sz w:val="20"/>
          <w:szCs w:val="20"/>
        </w:rPr>
        <w:t xml:space="preserve">a obtenção do </w:t>
      </w:r>
      <w:r w:rsidR="0071738A">
        <w:rPr>
          <w:sz w:val="20"/>
          <w:szCs w:val="20"/>
        </w:rPr>
        <w:t>t</w:t>
      </w:r>
      <w:r w:rsidRPr="00EF4BFA">
        <w:rPr>
          <w:sz w:val="20"/>
          <w:szCs w:val="20"/>
        </w:rPr>
        <w:t xml:space="preserve">ítulo de </w:t>
      </w:r>
      <w:r w:rsidRPr="00574D61">
        <w:rPr>
          <w:sz w:val="20"/>
          <w:szCs w:val="20"/>
        </w:rPr>
        <w:t>Bacharel</w:t>
      </w:r>
      <w:r w:rsidRPr="00EF4BFA">
        <w:rPr>
          <w:sz w:val="20"/>
          <w:szCs w:val="20"/>
        </w:rPr>
        <w:t xml:space="preserve"> em</w:t>
      </w:r>
      <w:r w:rsidR="0071738A">
        <w:rPr>
          <w:sz w:val="20"/>
          <w:szCs w:val="20"/>
        </w:rPr>
        <w:t xml:space="preserve"> </w:t>
      </w:r>
      <w:r w:rsidR="000D4885">
        <w:rPr>
          <w:sz w:val="20"/>
          <w:szCs w:val="20"/>
        </w:rPr>
        <w:t>Engenharia Elétrica com Habilitação em Engenharia de Produção</w:t>
      </w:r>
    </w:p>
    <w:p w14:paraId="465C2C78" w14:textId="1A63F69F" w:rsidR="008C4D3F" w:rsidRPr="00EF4BFA" w:rsidRDefault="008C4D3F" w:rsidP="00D959D4">
      <w:pPr>
        <w:tabs>
          <w:tab w:val="left" w:pos="2835"/>
        </w:tabs>
        <w:spacing w:line="240" w:lineRule="auto"/>
        <w:ind w:left="4536" w:firstLine="0"/>
        <w:rPr>
          <w:sz w:val="20"/>
          <w:szCs w:val="20"/>
        </w:rPr>
      </w:pPr>
      <w:r w:rsidRPr="00EF4BFA">
        <w:rPr>
          <w:sz w:val="20"/>
          <w:szCs w:val="20"/>
        </w:rPr>
        <w:t xml:space="preserve">Orientador: </w:t>
      </w:r>
      <w:r w:rsidR="0071738A" w:rsidRPr="0071738A">
        <w:rPr>
          <w:sz w:val="20"/>
          <w:szCs w:val="20"/>
        </w:rPr>
        <w:t xml:space="preserve">Prof. </w:t>
      </w:r>
      <w:r w:rsidR="000D4885">
        <w:rPr>
          <w:sz w:val="20"/>
          <w:szCs w:val="20"/>
        </w:rPr>
        <w:t>Dr.-Ing Enzo Morosini Fraz</w:t>
      </w:r>
      <w:r w:rsidR="001E477E">
        <w:rPr>
          <w:sz w:val="20"/>
          <w:szCs w:val="20"/>
        </w:rPr>
        <w:t>z</w:t>
      </w:r>
      <w:r w:rsidR="000D4885">
        <w:rPr>
          <w:sz w:val="20"/>
          <w:szCs w:val="20"/>
        </w:rPr>
        <w:t>on</w:t>
      </w:r>
      <w:r w:rsidRPr="00EF4BFA">
        <w:rPr>
          <w:sz w:val="20"/>
          <w:szCs w:val="20"/>
        </w:rPr>
        <w:t>.</w:t>
      </w:r>
    </w:p>
    <w:p w14:paraId="5922D93A" w14:textId="23A7D892" w:rsidR="008C4D3F" w:rsidRPr="00EF4BFA" w:rsidRDefault="008C4D3F" w:rsidP="00D959D4">
      <w:pPr>
        <w:tabs>
          <w:tab w:val="left" w:pos="3261"/>
        </w:tabs>
        <w:spacing w:line="240" w:lineRule="auto"/>
        <w:ind w:left="4536" w:firstLine="0"/>
        <w:rPr>
          <w:sz w:val="20"/>
          <w:szCs w:val="20"/>
        </w:rPr>
      </w:pPr>
      <w:r w:rsidRPr="00EF4BFA">
        <w:rPr>
          <w:sz w:val="20"/>
          <w:szCs w:val="20"/>
        </w:rPr>
        <w:t>Coo</w:t>
      </w:r>
      <w:r w:rsidR="0071738A">
        <w:rPr>
          <w:sz w:val="20"/>
          <w:szCs w:val="20"/>
        </w:rPr>
        <w:t>rientador:</w:t>
      </w:r>
      <w:r w:rsidR="0071738A" w:rsidRPr="0071738A">
        <w:t xml:space="preserve"> </w:t>
      </w:r>
      <w:r w:rsidR="0062668B" w:rsidRPr="0062668B">
        <w:rPr>
          <w:sz w:val="20"/>
          <w:szCs w:val="18"/>
        </w:rPr>
        <w:t>Me.</w:t>
      </w:r>
      <w:r w:rsidR="0062668B">
        <w:t xml:space="preserve"> </w:t>
      </w:r>
      <w:r w:rsidR="001E477E" w:rsidRPr="001E477E">
        <w:rPr>
          <w:sz w:val="20"/>
          <w:szCs w:val="20"/>
        </w:rPr>
        <w:t>Lúcio Galv</w:t>
      </w:r>
      <w:r w:rsidR="0062668B">
        <w:rPr>
          <w:sz w:val="20"/>
          <w:szCs w:val="20"/>
        </w:rPr>
        <w:t>ã</w:t>
      </w:r>
      <w:r w:rsidR="001E477E" w:rsidRPr="001E477E">
        <w:rPr>
          <w:sz w:val="20"/>
          <w:szCs w:val="20"/>
        </w:rPr>
        <w:t>o Mendes</w:t>
      </w:r>
      <w:r w:rsidR="0071738A" w:rsidRPr="0071738A">
        <w:rPr>
          <w:sz w:val="20"/>
          <w:szCs w:val="20"/>
        </w:rPr>
        <w:t>.</w:t>
      </w:r>
    </w:p>
    <w:p w14:paraId="28F45F03" w14:textId="77777777" w:rsidR="00DD0B27" w:rsidRPr="00EF4BFA" w:rsidRDefault="00DD0B27" w:rsidP="00CE4B4F">
      <w:pPr>
        <w:tabs>
          <w:tab w:val="left" w:pos="3261"/>
        </w:tabs>
        <w:spacing w:line="240" w:lineRule="auto"/>
        <w:jc w:val="center"/>
        <w:rPr>
          <w:sz w:val="22"/>
        </w:rPr>
      </w:pPr>
    </w:p>
    <w:p w14:paraId="41EDC0DE" w14:textId="77777777" w:rsidR="008C4D3F" w:rsidRPr="00EF4BFA" w:rsidRDefault="008C4D3F" w:rsidP="00CE4B4F">
      <w:pPr>
        <w:ind w:firstLine="0"/>
        <w:jc w:val="center"/>
        <w:rPr>
          <w:szCs w:val="24"/>
        </w:rPr>
      </w:pPr>
    </w:p>
    <w:p w14:paraId="590CE920" w14:textId="77777777" w:rsidR="008C4D3F" w:rsidRPr="00EF4BFA" w:rsidRDefault="008C4D3F" w:rsidP="00CE4B4F">
      <w:pPr>
        <w:ind w:firstLine="0"/>
        <w:jc w:val="center"/>
        <w:rPr>
          <w:szCs w:val="24"/>
        </w:rPr>
      </w:pPr>
    </w:p>
    <w:p w14:paraId="5F5860B7" w14:textId="77777777" w:rsidR="008C4D3F" w:rsidRPr="00EF4BFA" w:rsidRDefault="008C4D3F" w:rsidP="00CE4B4F">
      <w:pPr>
        <w:spacing w:line="240" w:lineRule="auto"/>
        <w:ind w:firstLine="0"/>
        <w:jc w:val="center"/>
        <w:rPr>
          <w:szCs w:val="24"/>
        </w:rPr>
      </w:pPr>
    </w:p>
    <w:p w14:paraId="5C83427E" w14:textId="77777777" w:rsidR="008C4D3F" w:rsidRPr="00EF4BFA" w:rsidRDefault="008C4D3F" w:rsidP="00CE4B4F">
      <w:pPr>
        <w:spacing w:line="240" w:lineRule="auto"/>
        <w:ind w:firstLine="0"/>
        <w:jc w:val="center"/>
        <w:rPr>
          <w:szCs w:val="24"/>
        </w:rPr>
      </w:pPr>
    </w:p>
    <w:p w14:paraId="329AB8D6" w14:textId="77777777" w:rsidR="003F50DC" w:rsidRPr="00EF4BFA" w:rsidRDefault="003F50DC" w:rsidP="00CE4B4F">
      <w:pPr>
        <w:spacing w:line="240" w:lineRule="auto"/>
        <w:ind w:firstLine="0"/>
        <w:jc w:val="center"/>
        <w:rPr>
          <w:szCs w:val="24"/>
        </w:rPr>
      </w:pPr>
    </w:p>
    <w:p w14:paraId="74B1B425" w14:textId="77777777" w:rsidR="008C4D3F" w:rsidRPr="00EF4BFA" w:rsidRDefault="008C4D3F" w:rsidP="00CE4B4F">
      <w:pPr>
        <w:spacing w:line="240" w:lineRule="auto"/>
        <w:ind w:firstLine="0"/>
        <w:jc w:val="center"/>
        <w:rPr>
          <w:szCs w:val="24"/>
        </w:rPr>
      </w:pPr>
    </w:p>
    <w:p w14:paraId="6058D771" w14:textId="4E6D1C79" w:rsidR="008C4D3F" w:rsidRPr="00EF4BFA" w:rsidRDefault="000D4885" w:rsidP="00685408">
      <w:pPr>
        <w:ind w:left="3" w:firstLine="1"/>
        <w:jc w:val="center"/>
        <w:rPr>
          <w:szCs w:val="24"/>
        </w:rPr>
      </w:pPr>
      <w:r>
        <w:rPr>
          <w:szCs w:val="24"/>
        </w:rPr>
        <w:t>Florianópolis</w:t>
      </w:r>
    </w:p>
    <w:p w14:paraId="4B4DE863" w14:textId="3F3A45F2" w:rsidR="004445E2" w:rsidRPr="00EF4BFA" w:rsidRDefault="000D4885" w:rsidP="004445E2">
      <w:pPr>
        <w:ind w:firstLine="0"/>
        <w:jc w:val="center"/>
        <w:rPr>
          <w:szCs w:val="24"/>
        </w:rPr>
      </w:pPr>
      <w:r>
        <w:rPr>
          <w:szCs w:val="24"/>
        </w:rPr>
        <w:t>2021</w:t>
      </w:r>
      <w:r w:rsidR="004445E2" w:rsidRPr="00EF4BFA">
        <w:rPr>
          <w:szCs w:val="24"/>
        </w:rPr>
        <w:br w:type="page"/>
      </w:r>
    </w:p>
    <w:p w14:paraId="06D8EBBF" w14:textId="77777777" w:rsidR="008C4D3F" w:rsidRPr="00EF4BFA" w:rsidRDefault="008C4D3F" w:rsidP="00996537">
      <w:pPr>
        <w:ind w:firstLine="0"/>
        <w:jc w:val="center"/>
        <w:rPr>
          <w:szCs w:val="24"/>
        </w:rPr>
      </w:pPr>
    </w:p>
    <w:p w14:paraId="4AD8A054" w14:textId="77777777" w:rsidR="008C4D3F" w:rsidRPr="00EF4BFA" w:rsidRDefault="008C4D3F" w:rsidP="00537CA5">
      <w:pPr>
        <w:rPr>
          <w:szCs w:val="24"/>
        </w:rPr>
      </w:pPr>
    </w:p>
    <w:p w14:paraId="738B9B37" w14:textId="77777777" w:rsidR="008C4D3F" w:rsidRPr="00EF4BFA" w:rsidRDefault="008C4D3F" w:rsidP="00996537">
      <w:pPr>
        <w:rPr>
          <w:szCs w:val="24"/>
        </w:rPr>
      </w:pPr>
    </w:p>
    <w:p w14:paraId="4DCE91FA" w14:textId="77777777" w:rsidR="008C4D3F" w:rsidRPr="00EF4BFA" w:rsidRDefault="008C4D3F" w:rsidP="00996537">
      <w:pPr>
        <w:rPr>
          <w:szCs w:val="24"/>
        </w:rPr>
      </w:pPr>
    </w:p>
    <w:p w14:paraId="08C30D8C" w14:textId="77777777" w:rsidR="008C4D3F" w:rsidRPr="00EF4BFA" w:rsidRDefault="008C4D3F" w:rsidP="00996537">
      <w:pPr>
        <w:rPr>
          <w:szCs w:val="24"/>
        </w:rPr>
      </w:pPr>
    </w:p>
    <w:p w14:paraId="3DEB72A6" w14:textId="77777777" w:rsidR="00537CA5" w:rsidRPr="00EF4BFA" w:rsidRDefault="00537CA5" w:rsidP="00996537">
      <w:pPr>
        <w:rPr>
          <w:szCs w:val="24"/>
        </w:rPr>
      </w:pPr>
    </w:p>
    <w:p w14:paraId="0C9A2C64" w14:textId="77777777" w:rsidR="00537CA5" w:rsidRPr="00EF4BFA" w:rsidRDefault="00537CA5" w:rsidP="00996537">
      <w:pPr>
        <w:rPr>
          <w:szCs w:val="24"/>
        </w:rPr>
      </w:pPr>
    </w:p>
    <w:p w14:paraId="11A5A2E4" w14:textId="77777777" w:rsidR="00537CA5" w:rsidRPr="00EF4BFA" w:rsidRDefault="00537CA5" w:rsidP="00996537">
      <w:pPr>
        <w:rPr>
          <w:szCs w:val="24"/>
        </w:rPr>
      </w:pPr>
    </w:p>
    <w:p w14:paraId="1A66BEE6" w14:textId="77777777" w:rsidR="00537CA5" w:rsidRPr="00EF4BFA" w:rsidRDefault="00537CA5" w:rsidP="00996537">
      <w:pPr>
        <w:rPr>
          <w:szCs w:val="24"/>
        </w:rPr>
      </w:pPr>
    </w:p>
    <w:p w14:paraId="72B64EA0" w14:textId="77777777" w:rsidR="00537CA5" w:rsidRPr="00EF4BFA" w:rsidRDefault="00537CA5" w:rsidP="00996537">
      <w:pPr>
        <w:rPr>
          <w:szCs w:val="24"/>
        </w:rPr>
      </w:pPr>
    </w:p>
    <w:p w14:paraId="56F33E7E" w14:textId="77777777" w:rsidR="00537CA5" w:rsidRPr="00EF4BFA" w:rsidRDefault="00537CA5" w:rsidP="00996537">
      <w:pPr>
        <w:rPr>
          <w:szCs w:val="24"/>
        </w:rPr>
      </w:pPr>
    </w:p>
    <w:p w14:paraId="4CB1570B" w14:textId="77777777" w:rsidR="008C4D3F" w:rsidRPr="00EF4BFA" w:rsidRDefault="008C4D3F" w:rsidP="00996537">
      <w:pPr>
        <w:rPr>
          <w:szCs w:val="24"/>
        </w:rPr>
      </w:pPr>
    </w:p>
    <w:p w14:paraId="4A6510B8" w14:textId="77777777" w:rsidR="008C4D3F" w:rsidRPr="00EF4BFA" w:rsidRDefault="008C4D3F" w:rsidP="00996537">
      <w:pPr>
        <w:rPr>
          <w:szCs w:val="24"/>
        </w:rPr>
      </w:pPr>
    </w:p>
    <w:p w14:paraId="223F46E0" w14:textId="77777777" w:rsidR="008C4D3F" w:rsidRPr="00EF4BFA" w:rsidRDefault="008C4D3F" w:rsidP="00996537">
      <w:pPr>
        <w:rPr>
          <w:szCs w:val="24"/>
        </w:rPr>
      </w:pPr>
    </w:p>
    <w:p w14:paraId="708EC5A8" w14:textId="77777777" w:rsidR="008C4D3F" w:rsidRPr="00EF4BFA" w:rsidRDefault="008C4D3F" w:rsidP="00996537">
      <w:pPr>
        <w:rPr>
          <w:szCs w:val="24"/>
        </w:rPr>
      </w:pPr>
    </w:p>
    <w:p w14:paraId="3041A668" w14:textId="77777777" w:rsidR="008C4D3F" w:rsidRPr="00EF4BFA" w:rsidRDefault="008C4D3F" w:rsidP="00996537">
      <w:pPr>
        <w:rPr>
          <w:szCs w:val="24"/>
        </w:rPr>
      </w:pPr>
    </w:p>
    <w:p w14:paraId="6199BEAB" w14:textId="77777777" w:rsidR="008C4D3F" w:rsidRPr="00EF4BFA" w:rsidRDefault="008C4D3F" w:rsidP="00996537">
      <w:pPr>
        <w:rPr>
          <w:szCs w:val="24"/>
        </w:rPr>
      </w:pPr>
    </w:p>
    <w:p w14:paraId="62348C9F" w14:textId="77777777" w:rsidR="008C4D3F" w:rsidRPr="00EF4BFA" w:rsidRDefault="008C4D3F" w:rsidP="00996537">
      <w:pPr>
        <w:rPr>
          <w:szCs w:val="24"/>
        </w:rPr>
      </w:pPr>
    </w:p>
    <w:p w14:paraId="15039C30" w14:textId="77777777" w:rsidR="008C4D3F" w:rsidRPr="00EF4BFA" w:rsidRDefault="008C4D3F" w:rsidP="00996537">
      <w:pPr>
        <w:rPr>
          <w:szCs w:val="24"/>
        </w:rPr>
      </w:pPr>
    </w:p>
    <w:p w14:paraId="468B8A8B" w14:textId="77777777" w:rsidR="008C4D3F" w:rsidRPr="00EF4BFA" w:rsidRDefault="008C4D3F" w:rsidP="00631BF8">
      <w:pPr>
        <w:pStyle w:val="PargrafodaLista1"/>
        <w:ind w:firstLine="0"/>
        <w:jc w:val="center"/>
        <w:rPr>
          <w:sz w:val="22"/>
          <w:szCs w:val="22"/>
        </w:rPr>
      </w:pPr>
      <w:r w:rsidRPr="00EF4BFA">
        <w:rPr>
          <w:sz w:val="22"/>
          <w:szCs w:val="22"/>
        </w:rPr>
        <w:t>Ficha de identificação da obra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063"/>
      </w:tblGrid>
      <w:tr w:rsidR="008C4D3F" w:rsidRPr="00EF4BFA" w14:paraId="569AEDE5" w14:textId="77777777" w:rsidTr="00537CA5">
        <w:trPr>
          <w:trHeight w:val="369"/>
          <w:jc w:val="center"/>
        </w:trPr>
        <w:tc>
          <w:tcPr>
            <w:tcW w:w="6063" w:type="dxa"/>
            <w:tcBorders>
              <w:bottom w:val="nil"/>
            </w:tcBorders>
            <w:vAlign w:val="center"/>
          </w:tcPr>
          <w:p w14:paraId="724EDDAB" w14:textId="77777777" w:rsidR="008C4D3F" w:rsidRPr="00EF4BFA" w:rsidRDefault="008C4D3F" w:rsidP="00537CA5">
            <w:pPr>
              <w:ind w:left="721"/>
              <w:jc w:val="center"/>
              <w:rPr>
                <w:sz w:val="22"/>
              </w:rPr>
            </w:pPr>
          </w:p>
        </w:tc>
      </w:tr>
      <w:tr w:rsidR="008C4D3F" w:rsidRPr="00EF4BFA" w14:paraId="2E980AC6" w14:textId="77777777" w:rsidTr="00537CA5">
        <w:trPr>
          <w:trHeight w:val="364"/>
          <w:jc w:val="center"/>
        </w:trPr>
        <w:tc>
          <w:tcPr>
            <w:tcW w:w="6063" w:type="dxa"/>
            <w:tcBorders>
              <w:top w:val="nil"/>
              <w:bottom w:val="nil"/>
            </w:tcBorders>
            <w:vAlign w:val="center"/>
          </w:tcPr>
          <w:p w14:paraId="10A53EF0" w14:textId="77777777" w:rsidR="008C4D3F" w:rsidRPr="00EF4BFA" w:rsidRDefault="008C4D3F" w:rsidP="00537CA5">
            <w:pPr>
              <w:tabs>
                <w:tab w:val="left" w:pos="3614"/>
              </w:tabs>
              <w:ind w:firstLine="0"/>
              <w:jc w:val="center"/>
              <w:rPr>
                <w:sz w:val="22"/>
              </w:rPr>
            </w:pPr>
            <w:r w:rsidRPr="00EF4BFA">
              <w:rPr>
                <w:sz w:val="22"/>
              </w:rPr>
              <w:t>A ficha de identificação é elaborada pelo próprio autor</w:t>
            </w:r>
            <w:r w:rsidR="00631BF8" w:rsidRPr="00EF4BFA">
              <w:rPr>
                <w:sz w:val="22"/>
              </w:rPr>
              <w:t>.</w:t>
            </w:r>
          </w:p>
          <w:p w14:paraId="2E6C4160" w14:textId="77777777" w:rsidR="008C4D3F" w:rsidRPr="00EF4BFA" w:rsidRDefault="00631BF8" w:rsidP="00537CA5">
            <w:pPr>
              <w:tabs>
                <w:tab w:val="left" w:pos="3614"/>
              </w:tabs>
              <w:ind w:firstLine="0"/>
              <w:jc w:val="center"/>
              <w:rPr>
                <w:sz w:val="22"/>
              </w:rPr>
            </w:pPr>
            <w:r w:rsidRPr="00EF4BFA">
              <w:rPr>
                <w:sz w:val="22"/>
              </w:rPr>
              <w:t>Orientações</w:t>
            </w:r>
            <w:r w:rsidR="008C4D3F" w:rsidRPr="00EF4BFA">
              <w:rPr>
                <w:sz w:val="22"/>
              </w:rPr>
              <w:t xml:space="preserve"> em:</w:t>
            </w:r>
          </w:p>
          <w:p w14:paraId="0A14BE98" w14:textId="77777777" w:rsidR="008C4D3F" w:rsidRPr="00EF4BFA" w:rsidRDefault="00626268" w:rsidP="00537CA5">
            <w:pPr>
              <w:tabs>
                <w:tab w:val="left" w:pos="3614"/>
              </w:tabs>
              <w:ind w:firstLine="0"/>
              <w:jc w:val="center"/>
              <w:rPr>
                <w:rStyle w:val="Hyperlink"/>
                <w:sz w:val="22"/>
              </w:rPr>
            </w:pPr>
            <w:r w:rsidRPr="00EF4BFA">
              <w:rPr>
                <w:sz w:val="22"/>
              </w:rPr>
              <w:fldChar w:fldCharType="begin"/>
            </w:r>
            <w:r w:rsidRPr="00EF4BFA">
              <w:rPr>
                <w:sz w:val="22"/>
              </w:rPr>
              <w:instrText xml:space="preserve"> HYPERLINK "http://portalbu.ufsc.br/ficha" </w:instrText>
            </w:r>
            <w:r w:rsidRPr="00EF4BFA">
              <w:rPr>
                <w:sz w:val="22"/>
              </w:rPr>
              <w:fldChar w:fldCharType="separate"/>
            </w:r>
            <w:r w:rsidR="008C4D3F" w:rsidRPr="00EF4BFA">
              <w:rPr>
                <w:rStyle w:val="Hyperlink"/>
                <w:sz w:val="22"/>
              </w:rPr>
              <w:t>http://portalbu.ufsc.br/ficha</w:t>
            </w:r>
          </w:p>
          <w:p w14:paraId="58E081F8" w14:textId="77777777" w:rsidR="008C4D3F" w:rsidRPr="00EF4BFA" w:rsidRDefault="00626268" w:rsidP="00537CA5">
            <w:pPr>
              <w:tabs>
                <w:tab w:val="left" w:pos="3614"/>
              </w:tabs>
              <w:ind w:firstLine="0"/>
              <w:jc w:val="center"/>
              <w:rPr>
                <w:sz w:val="22"/>
              </w:rPr>
            </w:pPr>
            <w:r w:rsidRPr="00EF4BFA">
              <w:rPr>
                <w:sz w:val="22"/>
              </w:rPr>
              <w:fldChar w:fldCharType="end"/>
            </w:r>
          </w:p>
          <w:p w14:paraId="37E6DC23" w14:textId="77777777" w:rsidR="008C4D3F" w:rsidRPr="00EF4BFA" w:rsidRDefault="008C4D3F" w:rsidP="00537CA5">
            <w:pPr>
              <w:tabs>
                <w:tab w:val="left" w:pos="3614"/>
              </w:tabs>
              <w:ind w:firstLine="0"/>
              <w:jc w:val="center"/>
              <w:rPr>
                <w:sz w:val="22"/>
              </w:rPr>
            </w:pPr>
          </w:p>
        </w:tc>
      </w:tr>
      <w:tr w:rsidR="008C4D3F" w:rsidRPr="00EF4BFA" w14:paraId="13534B4B" w14:textId="77777777" w:rsidTr="00537CA5">
        <w:trPr>
          <w:trHeight w:val="364"/>
          <w:jc w:val="center"/>
        </w:trPr>
        <w:tc>
          <w:tcPr>
            <w:tcW w:w="6063" w:type="dxa"/>
            <w:tcBorders>
              <w:top w:val="nil"/>
              <w:bottom w:val="nil"/>
            </w:tcBorders>
            <w:vAlign w:val="center"/>
          </w:tcPr>
          <w:p w14:paraId="19E22287" w14:textId="77777777" w:rsidR="008C4D3F" w:rsidRPr="00EF4BFA" w:rsidRDefault="008C4D3F" w:rsidP="00537CA5">
            <w:pPr>
              <w:pStyle w:val="PargrafodaLista1"/>
              <w:ind w:firstLine="0"/>
              <w:jc w:val="center"/>
            </w:pPr>
          </w:p>
        </w:tc>
      </w:tr>
      <w:tr w:rsidR="008C4D3F" w:rsidRPr="00EF4BFA" w14:paraId="232AFC42" w14:textId="77777777" w:rsidTr="00537CA5">
        <w:trPr>
          <w:trHeight w:val="364"/>
          <w:jc w:val="center"/>
        </w:trPr>
        <w:tc>
          <w:tcPr>
            <w:tcW w:w="6063" w:type="dxa"/>
            <w:tcBorders>
              <w:top w:val="nil"/>
              <w:bottom w:val="nil"/>
            </w:tcBorders>
            <w:vAlign w:val="center"/>
          </w:tcPr>
          <w:p w14:paraId="7D7C4333" w14:textId="77777777" w:rsidR="008C4D3F" w:rsidRPr="00EF4BFA" w:rsidRDefault="008C4D3F" w:rsidP="00537CA5">
            <w:pPr>
              <w:tabs>
                <w:tab w:val="left" w:pos="3261"/>
              </w:tabs>
              <w:ind w:left="721" w:firstLine="1264"/>
              <w:jc w:val="center"/>
              <w:rPr>
                <w:szCs w:val="24"/>
              </w:rPr>
            </w:pPr>
          </w:p>
        </w:tc>
      </w:tr>
      <w:tr w:rsidR="008C4D3F" w:rsidRPr="00EF4BFA" w14:paraId="29E4E6AD" w14:textId="77777777" w:rsidTr="00537CA5">
        <w:trPr>
          <w:trHeight w:val="364"/>
          <w:jc w:val="center"/>
        </w:trPr>
        <w:tc>
          <w:tcPr>
            <w:tcW w:w="6063" w:type="dxa"/>
            <w:tcBorders>
              <w:top w:val="nil"/>
              <w:bottom w:val="nil"/>
            </w:tcBorders>
            <w:vAlign w:val="center"/>
          </w:tcPr>
          <w:p w14:paraId="431C25DA" w14:textId="77777777" w:rsidR="008C4D3F" w:rsidRPr="00EF4BFA" w:rsidRDefault="008C4D3F" w:rsidP="00537CA5">
            <w:pPr>
              <w:jc w:val="center"/>
              <w:rPr>
                <w:szCs w:val="24"/>
              </w:rPr>
            </w:pPr>
          </w:p>
        </w:tc>
      </w:tr>
      <w:tr w:rsidR="008C4D3F" w:rsidRPr="00EF4BFA" w14:paraId="3392935B" w14:textId="77777777" w:rsidTr="00537CA5">
        <w:trPr>
          <w:trHeight w:val="364"/>
          <w:jc w:val="center"/>
        </w:trPr>
        <w:tc>
          <w:tcPr>
            <w:tcW w:w="6063" w:type="dxa"/>
            <w:tcBorders>
              <w:top w:val="nil"/>
              <w:bottom w:val="nil"/>
            </w:tcBorders>
            <w:vAlign w:val="center"/>
          </w:tcPr>
          <w:p w14:paraId="4D724374" w14:textId="77777777" w:rsidR="008C4D3F" w:rsidRPr="00EF4BFA" w:rsidRDefault="008C4D3F" w:rsidP="00537CA5">
            <w:pPr>
              <w:ind w:left="721"/>
              <w:jc w:val="center"/>
              <w:rPr>
                <w:szCs w:val="24"/>
              </w:rPr>
            </w:pPr>
          </w:p>
        </w:tc>
      </w:tr>
      <w:tr w:rsidR="008C4D3F" w:rsidRPr="00EF4BFA" w14:paraId="42125467" w14:textId="77777777" w:rsidTr="00537CA5">
        <w:trPr>
          <w:trHeight w:val="317"/>
          <w:jc w:val="center"/>
        </w:trPr>
        <w:tc>
          <w:tcPr>
            <w:tcW w:w="6063" w:type="dxa"/>
            <w:tcBorders>
              <w:top w:val="nil"/>
            </w:tcBorders>
            <w:vAlign w:val="center"/>
          </w:tcPr>
          <w:p w14:paraId="192BD836" w14:textId="77777777" w:rsidR="008C4D3F" w:rsidRPr="00EF4BFA" w:rsidRDefault="008C4D3F" w:rsidP="00537CA5">
            <w:pPr>
              <w:ind w:left="721"/>
              <w:jc w:val="center"/>
              <w:rPr>
                <w:szCs w:val="24"/>
              </w:rPr>
            </w:pPr>
          </w:p>
        </w:tc>
      </w:tr>
    </w:tbl>
    <w:p w14:paraId="543CC384" w14:textId="77777777" w:rsidR="008C4D3F" w:rsidRPr="00EF4BFA" w:rsidRDefault="008C4D3F" w:rsidP="00996537">
      <w:pPr>
        <w:pStyle w:val="PargrafodaLista1"/>
        <w:ind w:firstLine="0"/>
        <w:jc w:val="center"/>
      </w:pPr>
    </w:p>
    <w:p w14:paraId="3A257F76" w14:textId="77777777" w:rsidR="00523E7C" w:rsidRPr="00EF4BFA" w:rsidRDefault="00157B63" w:rsidP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4B97A9E8" w14:textId="47E8F51A" w:rsidR="008C4D3F" w:rsidRPr="00EF4BFA" w:rsidRDefault="000D4885" w:rsidP="00996537">
      <w:pPr>
        <w:ind w:firstLine="0"/>
        <w:jc w:val="center"/>
        <w:rPr>
          <w:szCs w:val="24"/>
        </w:rPr>
      </w:pPr>
      <w:r>
        <w:rPr>
          <w:szCs w:val="24"/>
        </w:rPr>
        <w:lastRenderedPageBreak/>
        <w:t>Djonathan Luiz de Oliveira Quadras</w:t>
      </w:r>
    </w:p>
    <w:p w14:paraId="145E1388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7820119C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5F63DBC3" w14:textId="77777777" w:rsidR="005A6AAA" w:rsidRDefault="005A6AAA" w:rsidP="005A6AAA">
      <w:pPr>
        <w:ind w:firstLine="0"/>
        <w:jc w:val="center"/>
        <w:rPr>
          <w:b/>
          <w:szCs w:val="24"/>
        </w:rPr>
      </w:pPr>
      <w:r>
        <w:rPr>
          <w:b/>
          <w:szCs w:val="24"/>
        </w:rPr>
        <w:t>Comparação de diferentes meta-heurísticas para a otimização da programação</w:t>
      </w:r>
    </w:p>
    <w:p w14:paraId="14F2C233" w14:textId="77777777" w:rsidR="005A6AAA" w:rsidRPr="00EF4BFA" w:rsidRDefault="005A6AAA" w:rsidP="005A6AAA">
      <w:pPr>
        <w:ind w:firstLine="0"/>
        <w:jc w:val="center"/>
        <w:rPr>
          <w:szCs w:val="24"/>
        </w:rPr>
      </w:pPr>
      <w:r>
        <w:rPr>
          <w:b/>
          <w:szCs w:val="24"/>
        </w:rPr>
        <w:t xml:space="preserve">da produção  em sistemas </w:t>
      </w:r>
      <w:r>
        <w:rPr>
          <w:b/>
          <w:i/>
          <w:iCs/>
          <w:szCs w:val="24"/>
        </w:rPr>
        <w:t>flow shop</w:t>
      </w:r>
    </w:p>
    <w:p w14:paraId="07491F9E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1B4E91D2" w14:textId="77777777" w:rsidR="008C4D3F" w:rsidRPr="00EF4BFA" w:rsidRDefault="008C4D3F" w:rsidP="00523E7C">
      <w:pPr>
        <w:spacing w:line="240" w:lineRule="auto"/>
        <w:ind w:firstLine="0"/>
        <w:jc w:val="center"/>
        <w:rPr>
          <w:szCs w:val="24"/>
        </w:rPr>
      </w:pPr>
    </w:p>
    <w:p w14:paraId="303CE4B8" w14:textId="3C38B5E2" w:rsidR="008C4D3F" w:rsidRPr="00EF4BFA" w:rsidRDefault="00DD0B27" w:rsidP="001336C8">
      <w:pPr>
        <w:spacing w:line="240" w:lineRule="auto"/>
        <w:ind w:firstLine="0"/>
        <w:jc w:val="center"/>
        <w:rPr>
          <w:szCs w:val="24"/>
        </w:rPr>
      </w:pPr>
      <w:r w:rsidRPr="00EF4BFA">
        <w:rPr>
          <w:szCs w:val="24"/>
        </w:rPr>
        <w:t>Este Trabalho Conclusão de Curso foi julgado adequado</w:t>
      </w:r>
      <w:r w:rsidR="008C4D3F" w:rsidRPr="00EF4BFA">
        <w:rPr>
          <w:szCs w:val="24"/>
        </w:rPr>
        <w:t xml:space="preserve"> para obtenção do Título de </w:t>
      </w:r>
      <w:r w:rsidR="000D4885">
        <w:rPr>
          <w:szCs w:val="24"/>
        </w:rPr>
        <w:t>Bacharel em Engenharia Elétrica com Habilitação em Engenharia de Produção</w:t>
      </w:r>
      <w:r w:rsidR="00840474" w:rsidRPr="00EF4BFA">
        <w:rPr>
          <w:szCs w:val="24"/>
        </w:rPr>
        <w:t xml:space="preserve"> </w:t>
      </w:r>
      <w:r w:rsidRPr="00EF4BFA">
        <w:rPr>
          <w:szCs w:val="24"/>
        </w:rPr>
        <w:t>e aprovado</w:t>
      </w:r>
      <w:r w:rsidR="008C4D3F" w:rsidRPr="00EF4BFA">
        <w:rPr>
          <w:szCs w:val="24"/>
        </w:rPr>
        <w:t xml:space="preserve"> em sua forma final pelo </w:t>
      </w:r>
      <w:r w:rsidR="00F415BE" w:rsidRPr="00EF4BFA">
        <w:rPr>
          <w:szCs w:val="24"/>
        </w:rPr>
        <w:t>Curso</w:t>
      </w:r>
      <w:r w:rsidR="008C4D3F" w:rsidRPr="00EF4BFA">
        <w:rPr>
          <w:szCs w:val="24"/>
        </w:rPr>
        <w:t xml:space="preserve"> </w:t>
      </w:r>
      <w:r w:rsidR="000D4885">
        <w:rPr>
          <w:szCs w:val="24"/>
        </w:rPr>
        <w:t>de Engenharia de Produção Elétrica</w:t>
      </w:r>
    </w:p>
    <w:p w14:paraId="2B1F2440" w14:textId="77777777" w:rsidR="008C4D3F" w:rsidRPr="00EF4BFA" w:rsidRDefault="008C4D3F" w:rsidP="00996537">
      <w:pPr>
        <w:ind w:firstLine="0"/>
        <w:jc w:val="center"/>
        <w:rPr>
          <w:szCs w:val="24"/>
        </w:rPr>
      </w:pPr>
    </w:p>
    <w:p w14:paraId="64BE6C53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  <w:r w:rsidRPr="00EF4BFA">
        <w:rPr>
          <w:szCs w:val="24"/>
        </w:rPr>
        <w:t xml:space="preserve">Local, </w:t>
      </w:r>
      <w:r w:rsidR="007003C6" w:rsidRPr="00EF4BFA">
        <w:rPr>
          <w:szCs w:val="24"/>
        </w:rPr>
        <w:t xml:space="preserve">xx </w:t>
      </w:r>
      <w:r w:rsidRPr="00EF4BFA">
        <w:rPr>
          <w:szCs w:val="24"/>
        </w:rPr>
        <w:t xml:space="preserve">de </w:t>
      </w:r>
      <w:r w:rsidR="007003C6" w:rsidRPr="00EF4BFA">
        <w:rPr>
          <w:szCs w:val="24"/>
        </w:rPr>
        <w:t>xxxx</w:t>
      </w:r>
      <w:r w:rsidRPr="00EF4BFA">
        <w:rPr>
          <w:szCs w:val="24"/>
        </w:rPr>
        <w:t xml:space="preserve"> de </w:t>
      </w:r>
      <w:r w:rsidR="007003C6" w:rsidRPr="00EF4BFA">
        <w:rPr>
          <w:szCs w:val="24"/>
        </w:rPr>
        <w:t>xxxx</w:t>
      </w:r>
      <w:r w:rsidRPr="00EF4BFA">
        <w:rPr>
          <w:szCs w:val="24"/>
        </w:rPr>
        <w:t>.</w:t>
      </w:r>
    </w:p>
    <w:p w14:paraId="784E8FC4" w14:textId="77777777" w:rsidR="008C4D3F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78EE5207" w14:textId="77777777" w:rsidR="00D64C4C" w:rsidRDefault="00D64C4C" w:rsidP="00D64C4C">
      <w:pPr>
        <w:spacing w:line="276" w:lineRule="auto"/>
        <w:ind w:firstLine="0"/>
        <w:jc w:val="center"/>
        <w:rPr>
          <w:szCs w:val="24"/>
        </w:rPr>
      </w:pPr>
    </w:p>
    <w:p w14:paraId="69CDD23F" w14:textId="77777777" w:rsidR="00D64C4C" w:rsidRPr="00EF4BFA" w:rsidRDefault="00D64C4C" w:rsidP="00D64C4C">
      <w:pPr>
        <w:spacing w:line="276" w:lineRule="auto"/>
        <w:ind w:firstLine="0"/>
        <w:jc w:val="center"/>
        <w:rPr>
          <w:szCs w:val="24"/>
        </w:rPr>
      </w:pPr>
    </w:p>
    <w:p w14:paraId="1807B6E5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  <w:r w:rsidRPr="00EF4BFA">
        <w:rPr>
          <w:szCs w:val="24"/>
        </w:rPr>
        <w:t>________________________</w:t>
      </w:r>
    </w:p>
    <w:p w14:paraId="7B003A44" w14:textId="4E448DA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Prof</w:t>
      </w:r>
      <w:r w:rsidR="00574D61">
        <w:rPr>
          <w:szCs w:val="24"/>
        </w:rPr>
        <w:t>a</w:t>
      </w:r>
      <w:r w:rsidRPr="00D64C4C">
        <w:rPr>
          <w:szCs w:val="24"/>
        </w:rPr>
        <w:t>. Dr</w:t>
      </w:r>
      <w:r w:rsidR="00574D61">
        <w:rPr>
          <w:szCs w:val="24"/>
        </w:rPr>
        <w:t>a</w:t>
      </w:r>
      <w:r w:rsidRPr="00D64C4C">
        <w:rPr>
          <w:szCs w:val="24"/>
        </w:rPr>
        <w:t>.</w:t>
      </w:r>
      <w:r w:rsidR="00574D61">
        <w:rPr>
          <w:szCs w:val="24"/>
        </w:rPr>
        <w:t xml:space="preserve"> </w:t>
      </w:r>
      <w:r w:rsidR="00574D61" w:rsidRPr="00574D61">
        <w:rPr>
          <w:szCs w:val="24"/>
        </w:rPr>
        <w:t>Mônica Maria Mendes Luna</w:t>
      </w:r>
    </w:p>
    <w:p w14:paraId="52C8430E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Coordenador do Curso</w:t>
      </w:r>
    </w:p>
    <w:p w14:paraId="67C14FC4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7E1E10AE" w14:textId="77777777" w:rsidR="008C4D3F" w:rsidRPr="00EF4BFA" w:rsidRDefault="008C4D3F" w:rsidP="00D64C4C">
      <w:pPr>
        <w:spacing w:line="276" w:lineRule="auto"/>
        <w:ind w:firstLine="0"/>
        <w:jc w:val="center"/>
        <w:rPr>
          <w:b/>
          <w:szCs w:val="24"/>
        </w:rPr>
      </w:pPr>
      <w:r w:rsidRPr="00EF4BFA">
        <w:rPr>
          <w:b/>
          <w:szCs w:val="24"/>
        </w:rPr>
        <w:t>Banca Examinadora:</w:t>
      </w:r>
    </w:p>
    <w:p w14:paraId="6272D46D" w14:textId="77777777" w:rsidR="00C8686E" w:rsidRPr="00EF4BFA" w:rsidRDefault="00C8686E" w:rsidP="00D64C4C">
      <w:pPr>
        <w:spacing w:line="276" w:lineRule="auto"/>
        <w:ind w:firstLine="0"/>
        <w:jc w:val="center"/>
        <w:rPr>
          <w:szCs w:val="24"/>
        </w:rPr>
      </w:pPr>
    </w:p>
    <w:p w14:paraId="6A4C451E" w14:textId="77777777" w:rsidR="008C4D3F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0B0482D8" w14:textId="77777777" w:rsidR="00D64C4C" w:rsidRPr="00EF4BFA" w:rsidRDefault="00D64C4C" w:rsidP="00D64C4C">
      <w:pPr>
        <w:spacing w:line="276" w:lineRule="auto"/>
        <w:ind w:firstLine="0"/>
        <w:jc w:val="center"/>
        <w:rPr>
          <w:szCs w:val="24"/>
        </w:rPr>
      </w:pPr>
    </w:p>
    <w:p w14:paraId="471C3E02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  <w:r w:rsidRPr="00EF4BFA">
        <w:rPr>
          <w:szCs w:val="24"/>
        </w:rPr>
        <w:t>________________________</w:t>
      </w:r>
    </w:p>
    <w:p w14:paraId="2183ACA5" w14:textId="2ECDD08D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Prof. Dr.</w:t>
      </w:r>
      <w:r w:rsidR="00574D61">
        <w:rPr>
          <w:szCs w:val="24"/>
        </w:rPr>
        <w:t>- Ing. Enzo Morosini Frazzon</w:t>
      </w:r>
      <w:r w:rsidRPr="00D64C4C">
        <w:rPr>
          <w:szCs w:val="24"/>
        </w:rPr>
        <w:t xml:space="preserve"> </w:t>
      </w:r>
    </w:p>
    <w:p w14:paraId="5382E838" w14:textId="7C0138BC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Orientador</w:t>
      </w:r>
    </w:p>
    <w:p w14:paraId="6013819C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Instituição xxxx</w:t>
      </w:r>
    </w:p>
    <w:p w14:paraId="676032A2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70835F71" w14:textId="77777777" w:rsidR="00C8686E" w:rsidRPr="00EF4BFA" w:rsidRDefault="00C8686E" w:rsidP="00D64C4C">
      <w:pPr>
        <w:spacing w:line="276" w:lineRule="auto"/>
        <w:ind w:firstLine="0"/>
        <w:jc w:val="center"/>
        <w:rPr>
          <w:szCs w:val="24"/>
        </w:rPr>
      </w:pPr>
    </w:p>
    <w:p w14:paraId="7AF17625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1C4E72A3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  <w:r w:rsidRPr="00EF4BFA">
        <w:rPr>
          <w:szCs w:val="24"/>
        </w:rPr>
        <w:t>________________________</w:t>
      </w:r>
    </w:p>
    <w:p w14:paraId="0890A12C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 xml:space="preserve">Prof.(a) xxxx, Dr.(a) </w:t>
      </w:r>
    </w:p>
    <w:p w14:paraId="2F83D32D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>
        <w:rPr>
          <w:szCs w:val="24"/>
        </w:rPr>
        <w:t>Avaliador(</w:t>
      </w:r>
      <w:r w:rsidRPr="00D64C4C">
        <w:rPr>
          <w:szCs w:val="24"/>
        </w:rPr>
        <w:t>a</w:t>
      </w:r>
      <w:r>
        <w:rPr>
          <w:szCs w:val="24"/>
        </w:rPr>
        <w:t>)</w:t>
      </w:r>
    </w:p>
    <w:p w14:paraId="6F49360B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Instituição xxxx</w:t>
      </w:r>
    </w:p>
    <w:p w14:paraId="66AB35E3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513F22E6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</w:p>
    <w:p w14:paraId="7E2ABECC" w14:textId="77777777" w:rsidR="00C8686E" w:rsidRPr="00EF4BFA" w:rsidRDefault="00C8686E" w:rsidP="00D64C4C">
      <w:pPr>
        <w:spacing w:line="276" w:lineRule="auto"/>
        <w:ind w:firstLine="0"/>
        <w:jc w:val="center"/>
        <w:rPr>
          <w:szCs w:val="24"/>
        </w:rPr>
      </w:pPr>
    </w:p>
    <w:p w14:paraId="48E691DE" w14:textId="77777777" w:rsidR="008C4D3F" w:rsidRPr="00EF4BFA" w:rsidRDefault="008C4D3F" w:rsidP="00D64C4C">
      <w:pPr>
        <w:spacing w:line="276" w:lineRule="auto"/>
        <w:ind w:firstLine="0"/>
        <w:jc w:val="center"/>
        <w:rPr>
          <w:szCs w:val="24"/>
        </w:rPr>
      </w:pPr>
      <w:r w:rsidRPr="00EF4BFA">
        <w:rPr>
          <w:szCs w:val="24"/>
        </w:rPr>
        <w:t>________________________</w:t>
      </w:r>
    </w:p>
    <w:p w14:paraId="5076D1EE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 xml:space="preserve">Prof.(a) xxxx, Dr.(a) </w:t>
      </w:r>
    </w:p>
    <w:p w14:paraId="796080F5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>
        <w:rPr>
          <w:szCs w:val="24"/>
        </w:rPr>
        <w:t>Avaliador(</w:t>
      </w:r>
      <w:r w:rsidRPr="00D64C4C">
        <w:rPr>
          <w:szCs w:val="24"/>
        </w:rPr>
        <w:t>a</w:t>
      </w:r>
      <w:r>
        <w:rPr>
          <w:szCs w:val="24"/>
        </w:rPr>
        <w:t>)</w:t>
      </w:r>
    </w:p>
    <w:p w14:paraId="06402D9F" w14:textId="77777777" w:rsidR="00D64C4C" w:rsidRPr="00D64C4C" w:rsidRDefault="00D64C4C" w:rsidP="00D64C4C">
      <w:pPr>
        <w:spacing w:line="276" w:lineRule="auto"/>
        <w:ind w:firstLine="0"/>
        <w:jc w:val="center"/>
        <w:rPr>
          <w:szCs w:val="24"/>
        </w:rPr>
      </w:pPr>
      <w:r w:rsidRPr="00D64C4C">
        <w:rPr>
          <w:szCs w:val="24"/>
        </w:rPr>
        <w:t>Instituição xxxx</w:t>
      </w:r>
    </w:p>
    <w:p w14:paraId="6722CE8D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3D5AF45A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655D0792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3CF854F0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DDF606B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D82AB8F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38FC59C0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440BFB8F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ABE6A81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6088A44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60AD1D68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6C4DFC4A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06D4971A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24B5696F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5E9A8883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6973E47A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E1102D3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0DA61EB7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38F4FF97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29FE04AC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1105F289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2C362027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337C3C5B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40242DC6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46FCE00B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6E2BDB0A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237EEEB1" w14:textId="77777777" w:rsidR="00C8686E" w:rsidRPr="00EF4BFA" w:rsidRDefault="00C8686E" w:rsidP="00996537">
      <w:pPr>
        <w:ind w:firstLine="0"/>
        <w:jc w:val="center"/>
        <w:rPr>
          <w:szCs w:val="24"/>
        </w:rPr>
      </w:pPr>
    </w:p>
    <w:p w14:paraId="5797D10B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763B7D8B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634C2293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7AD73C96" w14:textId="77777777" w:rsidR="001431D4" w:rsidRPr="00EF4BFA" w:rsidRDefault="001431D4" w:rsidP="00996537">
      <w:pPr>
        <w:ind w:firstLine="0"/>
        <w:jc w:val="center"/>
        <w:rPr>
          <w:szCs w:val="24"/>
        </w:rPr>
      </w:pPr>
    </w:p>
    <w:p w14:paraId="2E3C48DE" w14:textId="0A2E1C26" w:rsidR="008C4D3F" w:rsidRPr="00EF4BFA" w:rsidRDefault="008C4D3F" w:rsidP="00996537">
      <w:pPr>
        <w:ind w:left="2835" w:firstLine="0"/>
        <w:rPr>
          <w:szCs w:val="24"/>
        </w:rPr>
      </w:pPr>
      <w:r w:rsidRPr="00EF4BFA">
        <w:rPr>
          <w:szCs w:val="24"/>
        </w:rPr>
        <w:t xml:space="preserve">Este trabalho é dedicado </w:t>
      </w:r>
      <w:r w:rsidR="000D4885">
        <w:rPr>
          <w:szCs w:val="24"/>
        </w:rPr>
        <w:t>em memória do meu bocó, Val</w:t>
      </w:r>
      <w:r w:rsidR="00976DA0">
        <w:rPr>
          <w:szCs w:val="24"/>
        </w:rPr>
        <w:t>e</w:t>
      </w:r>
      <w:r w:rsidR="000D4885">
        <w:rPr>
          <w:szCs w:val="24"/>
        </w:rPr>
        <w:t>rio Quadras</w:t>
      </w:r>
      <w:r w:rsidRPr="00EF4BFA">
        <w:rPr>
          <w:szCs w:val="24"/>
        </w:rPr>
        <w:t>.</w:t>
      </w:r>
    </w:p>
    <w:p w14:paraId="59C44896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5A217776" w14:textId="77777777" w:rsidR="008C4D3F" w:rsidRPr="00EF4BFA" w:rsidRDefault="008C4D3F" w:rsidP="009F5E41">
      <w:pPr>
        <w:pStyle w:val="Ttulo7"/>
        <w:rPr>
          <w:szCs w:val="24"/>
        </w:rPr>
      </w:pPr>
      <w:r w:rsidRPr="00EF4BFA">
        <w:rPr>
          <w:szCs w:val="24"/>
        </w:rPr>
        <w:lastRenderedPageBreak/>
        <w:t>AGRADECIMENTOS</w:t>
      </w:r>
    </w:p>
    <w:p w14:paraId="50F0C2F5" w14:textId="77777777" w:rsidR="00523E7C" w:rsidRPr="00EF4BFA" w:rsidRDefault="00523E7C" w:rsidP="00996537">
      <w:pPr>
        <w:rPr>
          <w:szCs w:val="24"/>
        </w:rPr>
      </w:pPr>
    </w:p>
    <w:p w14:paraId="3F7409B8" w14:textId="77777777" w:rsidR="008C4D3F" w:rsidRPr="00EF4BFA" w:rsidRDefault="008C4D3F" w:rsidP="00996537">
      <w:pPr>
        <w:rPr>
          <w:szCs w:val="24"/>
        </w:rPr>
      </w:pPr>
      <w:r w:rsidRPr="00EF4BFA">
        <w:rPr>
          <w:szCs w:val="24"/>
        </w:rPr>
        <w:t>Inserir os agradecimentos aos colaboradores à execução do trabalho.</w:t>
      </w:r>
    </w:p>
    <w:p w14:paraId="61A5B414" w14:textId="77777777" w:rsidR="008C4D3F" w:rsidRPr="00EF4BFA" w:rsidRDefault="008C4D3F" w:rsidP="00996537">
      <w:pPr>
        <w:rPr>
          <w:szCs w:val="24"/>
        </w:rPr>
      </w:pPr>
    </w:p>
    <w:p w14:paraId="2CFA541C" w14:textId="77777777" w:rsidR="00157B63" w:rsidRPr="00EF4BFA" w:rsidRDefault="00157B63">
      <w:pPr>
        <w:spacing w:after="200" w:line="276" w:lineRule="auto"/>
        <w:ind w:firstLine="0"/>
        <w:jc w:val="left"/>
        <w:rPr>
          <w:iCs/>
          <w:szCs w:val="24"/>
        </w:rPr>
      </w:pPr>
      <w:r w:rsidRPr="00EF4BFA">
        <w:rPr>
          <w:szCs w:val="24"/>
        </w:rPr>
        <w:br w:type="page"/>
      </w:r>
    </w:p>
    <w:p w14:paraId="1A797EC8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42017282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4C92B360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32F85506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7BE29746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3ED25F4D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279EE504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15C48E57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309568D0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6EE2B8CB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0AD83DA8" w14:textId="77777777" w:rsidR="00523E7C" w:rsidRPr="00EF4BFA" w:rsidRDefault="00523E7C" w:rsidP="001C1CC6">
      <w:pPr>
        <w:spacing w:line="240" w:lineRule="auto"/>
        <w:ind w:firstLine="0"/>
        <w:jc w:val="center"/>
      </w:pPr>
    </w:p>
    <w:p w14:paraId="24C21DE4" w14:textId="77777777" w:rsidR="00523E7C" w:rsidRPr="00EF4BFA" w:rsidRDefault="00523E7C" w:rsidP="001C1CC6">
      <w:pPr>
        <w:spacing w:line="240" w:lineRule="auto"/>
        <w:ind w:firstLine="0"/>
        <w:jc w:val="center"/>
      </w:pPr>
    </w:p>
    <w:p w14:paraId="46016EB9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40018034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14A0324B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60B63432" w14:textId="77777777" w:rsidR="004A65E6" w:rsidRPr="00EF4BFA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48FD50E8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3915BFF4" w14:textId="77777777" w:rsidR="004A65E6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1271CE28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32FE9831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6C216A76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58FE28D4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29711F83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73D2BDE7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76CC3489" w14:textId="77777777" w:rsidR="001C1CC6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13086216" w14:textId="77777777" w:rsidR="001C1CC6" w:rsidRPr="00EF4BFA" w:rsidRDefault="001C1CC6" w:rsidP="001C1CC6">
      <w:pPr>
        <w:spacing w:line="240" w:lineRule="auto"/>
        <w:ind w:firstLine="0"/>
        <w:jc w:val="center"/>
        <w:rPr>
          <w:szCs w:val="24"/>
        </w:rPr>
      </w:pPr>
    </w:p>
    <w:p w14:paraId="43A79246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0EA36EAF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2ED9EE97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79A2E77A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79971E3D" w14:textId="77777777" w:rsidR="004A65E6" w:rsidRPr="00EF4BFA" w:rsidRDefault="004A65E6" w:rsidP="001C1CC6">
      <w:pPr>
        <w:spacing w:line="240" w:lineRule="auto"/>
        <w:ind w:firstLine="0"/>
        <w:jc w:val="center"/>
        <w:rPr>
          <w:szCs w:val="24"/>
        </w:rPr>
      </w:pPr>
    </w:p>
    <w:p w14:paraId="35701228" w14:textId="77777777" w:rsidR="004A65E6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27755615" w14:textId="77777777" w:rsidR="001C1CC6" w:rsidRDefault="001C1CC6" w:rsidP="001C1CC6">
      <w:pPr>
        <w:spacing w:line="240" w:lineRule="auto"/>
        <w:ind w:firstLine="0"/>
        <w:jc w:val="center"/>
      </w:pPr>
    </w:p>
    <w:p w14:paraId="5B743D64" w14:textId="77777777" w:rsidR="001C1CC6" w:rsidRDefault="001C1CC6" w:rsidP="001C1CC6">
      <w:pPr>
        <w:spacing w:line="240" w:lineRule="auto"/>
        <w:ind w:firstLine="0"/>
        <w:jc w:val="center"/>
      </w:pPr>
    </w:p>
    <w:p w14:paraId="15641666" w14:textId="77777777" w:rsidR="001C1CC6" w:rsidRDefault="001C1CC6" w:rsidP="001C1CC6">
      <w:pPr>
        <w:spacing w:line="240" w:lineRule="auto"/>
        <w:ind w:firstLine="0"/>
        <w:jc w:val="center"/>
      </w:pPr>
    </w:p>
    <w:p w14:paraId="3BBBFE34" w14:textId="77777777" w:rsidR="001C1CC6" w:rsidRDefault="001C1CC6" w:rsidP="001C1CC6">
      <w:pPr>
        <w:spacing w:line="240" w:lineRule="auto"/>
        <w:ind w:firstLine="0"/>
        <w:jc w:val="center"/>
      </w:pPr>
    </w:p>
    <w:p w14:paraId="3613DEBE" w14:textId="77777777" w:rsidR="001C1CC6" w:rsidRDefault="001C1CC6" w:rsidP="001C1CC6">
      <w:pPr>
        <w:spacing w:line="240" w:lineRule="auto"/>
        <w:ind w:firstLine="0"/>
        <w:jc w:val="center"/>
      </w:pPr>
    </w:p>
    <w:p w14:paraId="3354EE4C" w14:textId="77777777" w:rsidR="004A65E6" w:rsidRDefault="004A65E6" w:rsidP="001C1CC6">
      <w:pPr>
        <w:pStyle w:val="Citao"/>
        <w:ind w:left="0"/>
        <w:jc w:val="center"/>
        <w:rPr>
          <w:sz w:val="24"/>
          <w:szCs w:val="24"/>
        </w:rPr>
      </w:pPr>
    </w:p>
    <w:p w14:paraId="5C46BA31" w14:textId="77777777" w:rsidR="001C1CC6" w:rsidRDefault="001C1CC6" w:rsidP="001C1CC6"/>
    <w:p w14:paraId="2061C8D0" w14:textId="77777777" w:rsidR="001C1CC6" w:rsidRDefault="001C1CC6" w:rsidP="001C1CC6"/>
    <w:p w14:paraId="62619353" w14:textId="77777777" w:rsidR="001C1CC6" w:rsidRPr="001C1CC6" w:rsidRDefault="001C1CC6" w:rsidP="001C1CC6"/>
    <w:p w14:paraId="545DC718" w14:textId="1D54F475" w:rsidR="008C4D3F" w:rsidRPr="00EF4BFA" w:rsidRDefault="000D4885" w:rsidP="002F0C88">
      <w:pPr>
        <w:jc w:val="right"/>
      </w:pPr>
      <w:r>
        <w:t>“</w:t>
      </w:r>
      <w:r w:rsidR="002F0C88">
        <w:t>Pra entender, basta seiscentos anos de estudo... Ou seis segundos de atenção.</w:t>
      </w:r>
      <w:r>
        <w:t>"</w:t>
      </w:r>
      <w:r w:rsidR="00477036" w:rsidRPr="00EF4BFA">
        <w:t xml:space="preserve"> </w:t>
      </w:r>
      <w:r w:rsidR="008C4D3F" w:rsidRPr="00EF4BFA">
        <w:t>(</w:t>
      </w:r>
      <w:r w:rsidR="006978BE">
        <w:t>GESSINGER</w:t>
      </w:r>
      <w:r w:rsidR="008C4D3F" w:rsidRPr="00EF4BFA">
        <w:t xml:space="preserve">, </w:t>
      </w:r>
      <w:r w:rsidR="006978BE">
        <w:t>1988</w:t>
      </w:r>
      <w:r w:rsidR="008C4D3F" w:rsidRPr="00EF4BFA">
        <w:t>)</w:t>
      </w:r>
    </w:p>
    <w:p w14:paraId="2CABCBCC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55B6100C" w14:textId="77777777" w:rsidR="008C4D3F" w:rsidRPr="00EF4BFA" w:rsidRDefault="008C4D3F" w:rsidP="009F5E41">
      <w:pPr>
        <w:pStyle w:val="Ttulo7"/>
        <w:rPr>
          <w:szCs w:val="24"/>
        </w:rPr>
      </w:pPr>
      <w:r w:rsidRPr="00EF4BFA">
        <w:rPr>
          <w:szCs w:val="24"/>
        </w:rPr>
        <w:lastRenderedPageBreak/>
        <w:t>RESUMO</w:t>
      </w:r>
    </w:p>
    <w:p w14:paraId="44928C61" w14:textId="77777777" w:rsidR="00523E7C" w:rsidRPr="00EF4BFA" w:rsidRDefault="00523E7C" w:rsidP="00996537">
      <w:pPr>
        <w:ind w:firstLine="0"/>
        <w:rPr>
          <w:szCs w:val="24"/>
        </w:rPr>
      </w:pPr>
    </w:p>
    <w:p w14:paraId="45202DEB" w14:textId="77777777" w:rsidR="00202F03" w:rsidRDefault="00A61939" w:rsidP="004912D3">
      <w:pPr>
        <w:spacing w:line="240" w:lineRule="auto"/>
        <w:ind w:firstLine="0"/>
      </w:pPr>
      <w:r w:rsidRPr="00EF4BFA">
        <w:t xml:space="preserve">No resumo são ressaltados o </w:t>
      </w:r>
      <w:r w:rsidRPr="00EF4BFA">
        <w:rPr>
          <w:bCs/>
        </w:rPr>
        <w:t>objetivo da pesquisa</w:t>
      </w:r>
      <w:r w:rsidRPr="00EF4BFA">
        <w:t xml:space="preserve">, o </w:t>
      </w:r>
      <w:r w:rsidRPr="00EF4BFA">
        <w:rPr>
          <w:bCs/>
        </w:rPr>
        <w:t>método utilizado</w:t>
      </w:r>
      <w:r w:rsidRPr="00EF4BFA">
        <w:t xml:space="preserve">, as </w:t>
      </w:r>
      <w:r w:rsidRPr="00EF4BFA">
        <w:rPr>
          <w:bCs/>
        </w:rPr>
        <w:t>discussões</w:t>
      </w:r>
      <w:r w:rsidRPr="00EF4BFA">
        <w:t xml:space="preserve"> e os </w:t>
      </w:r>
      <w:r w:rsidRPr="00EF4BFA">
        <w:rPr>
          <w:bCs/>
        </w:rPr>
        <w:t>resultados</w:t>
      </w:r>
      <w:r w:rsidRPr="00EF4BFA">
        <w:t xml:space="preserve"> com destaque apenas para os pontos principais. </w:t>
      </w:r>
      <w:r w:rsidR="008C4D3F" w:rsidRPr="00EF4BFA">
        <w:t>O resumo deve ser significativo, composto de uma sequência de frases concisas, afirmativas</w:t>
      </w:r>
      <w:r w:rsidR="00840474" w:rsidRPr="00EF4BFA">
        <w:t>,</w:t>
      </w:r>
      <w:r w:rsidR="008C4D3F" w:rsidRPr="00EF4BFA">
        <w:t xml:space="preserve"> e não de uma enumeração de tópicos. Não deve conter citações. Deve usar o verbo na voz </w:t>
      </w:r>
      <w:r w:rsidR="004C2D29" w:rsidRPr="00EF4BFA">
        <w:t>ativa e na terceira pessoa do singular</w:t>
      </w:r>
      <w:r w:rsidR="008C4D3F" w:rsidRPr="00EF4BFA">
        <w:t xml:space="preserve">. </w:t>
      </w:r>
      <w:r w:rsidRPr="00EF4BFA">
        <w:t xml:space="preserve">O texto do resumo deve ser digitado, em um único bloco, sem espaço de parágrafo. O espaçamento entre linhas é simples e o tamanho da fonte é 12. </w:t>
      </w:r>
      <w:r w:rsidR="008C4D3F" w:rsidRPr="00EF4BFA">
        <w:t xml:space="preserve">Abaixo do resumo, informar as palavras-chave (palavras ou expressões significativas retiradas do texto) ou, termos retirados de thesaurus da área. </w:t>
      </w:r>
      <w:r w:rsidR="00477036" w:rsidRPr="00EF4BFA">
        <w:t>Deve conter de 150 a 500 palavras.</w:t>
      </w:r>
      <w:r w:rsidR="002A28E0" w:rsidRPr="00EF4BFA">
        <w:t xml:space="preserve"> </w:t>
      </w:r>
      <w:r w:rsidRPr="00EF4BFA">
        <w:t xml:space="preserve">O resumo é </w:t>
      </w:r>
      <w:r w:rsidR="002A28E0" w:rsidRPr="00EF4BFA">
        <w:t xml:space="preserve">elaborado de acordo com a NBR 6028. </w:t>
      </w:r>
    </w:p>
    <w:p w14:paraId="7E8E718D" w14:textId="77777777" w:rsidR="001C1CC6" w:rsidRPr="00EF4BFA" w:rsidRDefault="001C1CC6" w:rsidP="004912D3">
      <w:pPr>
        <w:spacing w:line="240" w:lineRule="auto"/>
        <w:ind w:firstLine="0"/>
      </w:pPr>
    </w:p>
    <w:p w14:paraId="39A71E9E" w14:textId="77777777" w:rsidR="008C4D3F" w:rsidRPr="00EF4BFA" w:rsidRDefault="008C4D3F" w:rsidP="00996537">
      <w:pPr>
        <w:ind w:firstLine="0"/>
        <w:rPr>
          <w:szCs w:val="24"/>
        </w:rPr>
      </w:pPr>
      <w:r w:rsidRPr="00EF4BFA">
        <w:rPr>
          <w:b/>
          <w:szCs w:val="24"/>
        </w:rPr>
        <w:t>Palavras-chave:</w:t>
      </w:r>
      <w:r w:rsidR="000F12EC" w:rsidRPr="00EF4BFA">
        <w:rPr>
          <w:szCs w:val="24"/>
        </w:rPr>
        <w:t xml:space="preserve"> Palavra-chave 1. </w:t>
      </w:r>
      <w:r w:rsidR="00FF1FD4" w:rsidRPr="00EF4BFA">
        <w:rPr>
          <w:szCs w:val="24"/>
        </w:rPr>
        <w:t xml:space="preserve">Palavra-chave 2. </w:t>
      </w:r>
      <w:r w:rsidR="00202F03" w:rsidRPr="00EF4BFA">
        <w:rPr>
          <w:szCs w:val="24"/>
        </w:rPr>
        <w:t>Palavra-chave 3.</w:t>
      </w:r>
    </w:p>
    <w:p w14:paraId="5B4E588E" w14:textId="77777777" w:rsidR="008C4D3F" w:rsidRPr="00EF4BFA" w:rsidRDefault="008C4D3F" w:rsidP="00996537">
      <w:pPr>
        <w:ind w:firstLine="0"/>
        <w:rPr>
          <w:szCs w:val="24"/>
        </w:rPr>
      </w:pPr>
    </w:p>
    <w:p w14:paraId="67A83286" w14:textId="77777777" w:rsidR="000F12EC" w:rsidRPr="00EF4BFA" w:rsidRDefault="000F12EC" w:rsidP="00996537">
      <w:pPr>
        <w:ind w:firstLine="0"/>
        <w:rPr>
          <w:szCs w:val="24"/>
        </w:rPr>
      </w:pPr>
    </w:p>
    <w:p w14:paraId="3AA730F2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3B0D8DD4" w14:textId="77777777" w:rsidR="008C4D3F" w:rsidRPr="00EF4BFA" w:rsidRDefault="008C4D3F" w:rsidP="009F5E41">
      <w:pPr>
        <w:pStyle w:val="Ttulo7"/>
        <w:rPr>
          <w:szCs w:val="24"/>
        </w:rPr>
      </w:pPr>
      <w:r w:rsidRPr="00EF4BFA">
        <w:rPr>
          <w:szCs w:val="24"/>
        </w:rPr>
        <w:lastRenderedPageBreak/>
        <w:t>ABSTRACT</w:t>
      </w:r>
    </w:p>
    <w:p w14:paraId="1206D6A9" w14:textId="77777777" w:rsidR="00523E7C" w:rsidRPr="00EF4BFA" w:rsidRDefault="00523E7C" w:rsidP="00996537">
      <w:pPr>
        <w:ind w:firstLine="0"/>
        <w:rPr>
          <w:szCs w:val="24"/>
        </w:rPr>
      </w:pPr>
    </w:p>
    <w:p w14:paraId="2B65C04D" w14:textId="77777777" w:rsidR="008C4D3F" w:rsidRPr="00EF4BFA" w:rsidRDefault="008C4D3F" w:rsidP="009B66DA">
      <w:pPr>
        <w:spacing w:line="240" w:lineRule="auto"/>
        <w:ind w:firstLine="0"/>
        <w:rPr>
          <w:szCs w:val="24"/>
        </w:rPr>
      </w:pPr>
      <w:r w:rsidRPr="00EF4BFA">
        <w:rPr>
          <w:szCs w:val="24"/>
        </w:rPr>
        <w:t>Resumo traduzido para outros idiomas, neste caso, inglês. Segue o formato do resumo feito na língua vernácula. As palavras-chave traduzidas, versão em língua estrangeira, são colocadas abaixo do texto precedidas pela expressão “Keywords”, separadas por ponto.</w:t>
      </w:r>
    </w:p>
    <w:p w14:paraId="798F1892" w14:textId="77777777" w:rsidR="001C1CC6" w:rsidRPr="00D24430" w:rsidRDefault="001C1CC6" w:rsidP="009B66DA">
      <w:pPr>
        <w:spacing w:line="240" w:lineRule="auto"/>
        <w:ind w:firstLine="0"/>
        <w:rPr>
          <w:b/>
          <w:szCs w:val="24"/>
        </w:rPr>
      </w:pPr>
    </w:p>
    <w:p w14:paraId="01AE87A3" w14:textId="77777777" w:rsidR="008C4D3F" w:rsidRPr="00EF4BFA" w:rsidRDefault="008C4D3F" w:rsidP="009B66DA">
      <w:pPr>
        <w:spacing w:line="240" w:lineRule="auto"/>
        <w:ind w:firstLine="0"/>
        <w:rPr>
          <w:szCs w:val="24"/>
          <w:lang w:val="en-US"/>
        </w:rPr>
      </w:pPr>
      <w:r w:rsidRPr="00EF4BFA">
        <w:rPr>
          <w:b/>
          <w:szCs w:val="24"/>
          <w:lang w:val="en-US"/>
        </w:rPr>
        <w:t>Keywords:</w:t>
      </w:r>
      <w:r w:rsidRPr="00EF4BFA">
        <w:rPr>
          <w:szCs w:val="24"/>
          <w:lang w:val="en-US"/>
        </w:rPr>
        <w:t xml:space="preserve"> Keyword 1. Keyword 2. Keyword 3.</w:t>
      </w:r>
    </w:p>
    <w:p w14:paraId="1F962F97" w14:textId="77777777" w:rsidR="008C4D3F" w:rsidRPr="00EF4BFA" w:rsidRDefault="008C4D3F" w:rsidP="00996537">
      <w:pPr>
        <w:ind w:firstLine="0"/>
        <w:rPr>
          <w:szCs w:val="24"/>
          <w:lang w:val="en-US"/>
        </w:rPr>
      </w:pPr>
    </w:p>
    <w:p w14:paraId="5FAC7040" w14:textId="77777777" w:rsidR="008C4D3F" w:rsidRPr="00EF4BFA" w:rsidRDefault="008C4D3F" w:rsidP="00996537">
      <w:pPr>
        <w:ind w:firstLine="0"/>
        <w:rPr>
          <w:szCs w:val="24"/>
          <w:lang w:val="en-US"/>
        </w:rPr>
      </w:pPr>
      <w:r w:rsidRPr="00EF4BFA">
        <w:rPr>
          <w:szCs w:val="24"/>
          <w:lang w:val="en-US"/>
        </w:rPr>
        <w:t xml:space="preserve"> </w:t>
      </w:r>
    </w:p>
    <w:p w14:paraId="755B2129" w14:textId="77777777" w:rsidR="00157B63" w:rsidRPr="00EF4BFA" w:rsidRDefault="008C4D3F" w:rsidP="00996537">
      <w:pPr>
        <w:ind w:firstLine="0"/>
        <w:rPr>
          <w:szCs w:val="24"/>
          <w:lang w:val="en-US"/>
        </w:rPr>
      </w:pPr>
      <w:r w:rsidRPr="00EF4BFA">
        <w:rPr>
          <w:szCs w:val="24"/>
          <w:lang w:val="en-US"/>
        </w:rPr>
        <w:t xml:space="preserve"> </w:t>
      </w:r>
    </w:p>
    <w:p w14:paraId="441420E6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  <w:lang w:val="en-US"/>
        </w:rPr>
      </w:pPr>
      <w:r w:rsidRPr="00EF4BFA">
        <w:rPr>
          <w:szCs w:val="24"/>
          <w:lang w:val="en-US"/>
        </w:rPr>
        <w:br w:type="page"/>
      </w:r>
    </w:p>
    <w:p w14:paraId="533EECE6" w14:textId="77777777" w:rsidR="008C4D3F" w:rsidRPr="00F1361B" w:rsidRDefault="008C4D3F" w:rsidP="009F5E41">
      <w:pPr>
        <w:pStyle w:val="Ttulo7"/>
        <w:rPr>
          <w:szCs w:val="24"/>
          <w:lang w:val="en-US"/>
        </w:rPr>
      </w:pPr>
      <w:r w:rsidRPr="00F1361B">
        <w:rPr>
          <w:szCs w:val="24"/>
          <w:lang w:val="en-US"/>
        </w:rPr>
        <w:lastRenderedPageBreak/>
        <w:t>LISTA DE FIGURAS</w:t>
      </w:r>
    </w:p>
    <w:p w14:paraId="30130920" w14:textId="77777777" w:rsidR="00523E7C" w:rsidRPr="00F1361B" w:rsidRDefault="00523E7C" w:rsidP="00D9627A">
      <w:pPr>
        <w:rPr>
          <w:szCs w:val="24"/>
          <w:lang w:val="en-US"/>
        </w:rPr>
      </w:pPr>
    </w:p>
    <w:p w14:paraId="6551D4BC" w14:textId="77777777" w:rsidR="005A22F2" w:rsidRPr="00F1361B" w:rsidRDefault="00D9627A" w:rsidP="00377039">
      <w:pPr>
        <w:pStyle w:val="ndicedeilustraes"/>
        <w:tabs>
          <w:tab w:val="right" w:leader="dot" w:pos="9072"/>
        </w:tabs>
        <w:ind w:firstLine="0"/>
        <w:rPr>
          <w:rFonts w:eastAsia="Times New Roman"/>
          <w:noProof/>
          <w:szCs w:val="24"/>
        </w:rPr>
      </w:pPr>
      <w:r w:rsidRPr="00F1361B">
        <w:rPr>
          <w:szCs w:val="24"/>
        </w:rPr>
        <w:fldChar w:fldCharType="begin"/>
      </w:r>
      <w:r w:rsidRPr="00F1361B">
        <w:rPr>
          <w:szCs w:val="24"/>
        </w:rPr>
        <w:instrText xml:space="preserve"> TOC \h \z \c "Figura" </w:instrText>
      </w:r>
      <w:r w:rsidRPr="00F1361B">
        <w:rPr>
          <w:szCs w:val="24"/>
        </w:rPr>
        <w:fldChar w:fldCharType="separate"/>
      </w:r>
      <w:hyperlink w:anchor="_Toc449547046" w:history="1">
        <w:r w:rsidR="005A22F2" w:rsidRPr="00F1361B">
          <w:rPr>
            <w:rStyle w:val="Hyperlink"/>
            <w:noProof/>
            <w:szCs w:val="24"/>
          </w:rPr>
          <w:t xml:space="preserve">Figura 1 </w:t>
        </w:r>
        <w:r w:rsidR="00DD2168" w:rsidRPr="00F1361B">
          <w:rPr>
            <w:rStyle w:val="Hyperlink"/>
            <w:noProof/>
            <w:szCs w:val="24"/>
          </w:rPr>
          <w:t>–</w:t>
        </w:r>
        <w:r w:rsidR="005A22F2" w:rsidRPr="00F1361B">
          <w:rPr>
            <w:rStyle w:val="Hyperlink"/>
            <w:noProof/>
            <w:szCs w:val="24"/>
          </w:rPr>
          <w:t xml:space="preserve"> Elementos do trabalho acadêmico</w:t>
        </w:r>
        <w:r w:rsidR="005A22F2" w:rsidRPr="00F1361B">
          <w:rPr>
            <w:noProof/>
            <w:webHidden/>
            <w:szCs w:val="24"/>
          </w:rPr>
          <w:tab/>
        </w:r>
        <w:r w:rsidR="005A22F2" w:rsidRPr="00F1361B">
          <w:rPr>
            <w:noProof/>
            <w:webHidden/>
            <w:szCs w:val="24"/>
          </w:rPr>
          <w:fldChar w:fldCharType="begin"/>
        </w:r>
        <w:r w:rsidR="005A22F2" w:rsidRPr="00F1361B">
          <w:rPr>
            <w:noProof/>
            <w:webHidden/>
            <w:szCs w:val="24"/>
          </w:rPr>
          <w:instrText xml:space="preserve"> PAGEREF _Toc449547046 \h </w:instrText>
        </w:r>
        <w:r w:rsidR="005A22F2" w:rsidRPr="00F1361B">
          <w:rPr>
            <w:noProof/>
            <w:webHidden/>
            <w:szCs w:val="24"/>
          </w:rPr>
        </w:r>
        <w:r w:rsidR="005A22F2" w:rsidRPr="00F1361B">
          <w:rPr>
            <w:noProof/>
            <w:webHidden/>
            <w:szCs w:val="24"/>
          </w:rPr>
          <w:fldChar w:fldCharType="separate"/>
        </w:r>
        <w:r w:rsidR="00A31F7A" w:rsidRPr="00F1361B">
          <w:rPr>
            <w:noProof/>
            <w:webHidden/>
            <w:szCs w:val="24"/>
          </w:rPr>
          <w:t>19</w:t>
        </w:r>
        <w:r w:rsidR="005A22F2" w:rsidRPr="00F1361B">
          <w:rPr>
            <w:noProof/>
            <w:webHidden/>
            <w:szCs w:val="24"/>
          </w:rPr>
          <w:fldChar w:fldCharType="end"/>
        </w:r>
      </w:hyperlink>
    </w:p>
    <w:p w14:paraId="0F5B0E69" w14:textId="77777777" w:rsidR="008C4D3F" w:rsidRPr="00F1361B" w:rsidRDefault="00D9627A" w:rsidP="0034592E">
      <w:pPr>
        <w:pStyle w:val="ndicedeilustraes"/>
        <w:tabs>
          <w:tab w:val="right" w:leader="dot" w:pos="6113"/>
        </w:tabs>
        <w:ind w:firstLine="0"/>
        <w:rPr>
          <w:szCs w:val="24"/>
        </w:rPr>
      </w:pPr>
      <w:r w:rsidRPr="00F1361B">
        <w:rPr>
          <w:szCs w:val="24"/>
        </w:rPr>
        <w:fldChar w:fldCharType="end"/>
      </w:r>
    </w:p>
    <w:p w14:paraId="33448B04" w14:textId="77777777" w:rsidR="00157B63" w:rsidRPr="00F1361B" w:rsidRDefault="00157B63">
      <w:pPr>
        <w:spacing w:after="200" w:line="276" w:lineRule="auto"/>
        <w:ind w:firstLine="0"/>
        <w:jc w:val="left"/>
        <w:rPr>
          <w:szCs w:val="24"/>
        </w:rPr>
      </w:pPr>
      <w:r w:rsidRPr="00F1361B">
        <w:rPr>
          <w:szCs w:val="24"/>
        </w:rPr>
        <w:br w:type="page"/>
      </w:r>
    </w:p>
    <w:p w14:paraId="6795ED1F" w14:textId="77777777" w:rsidR="0034592E" w:rsidRPr="00EF4BFA" w:rsidRDefault="0034592E" w:rsidP="0034592E">
      <w:pPr>
        <w:pStyle w:val="Ttulo7"/>
        <w:rPr>
          <w:szCs w:val="24"/>
        </w:rPr>
      </w:pPr>
      <w:r w:rsidRPr="00EF4BFA">
        <w:rPr>
          <w:szCs w:val="24"/>
        </w:rPr>
        <w:lastRenderedPageBreak/>
        <w:t>LISTA DE QUADROS</w:t>
      </w:r>
    </w:p>
    <w:p w14:paraId="7DB6A1D7" w14:textId="77777777" w:rsidR="00523E7C" w:rsidRPr="00EF4BFA" w:rsidRDefault="00523E7C" w:rsidP="0034592E">
      <w:pPr>
        <w:rPr>
          <w:szCs w:val="24"/>
        </w:rPr>
      </w:pPr>
    </w:p>
    <w:p w14:paraId="626B9E4E" w14:textId="77777777" w:rsidR="0034592E" w:rsidRPr="00EF4BFA" w:rsidRDefault="0034592E" w:rsidP="00377039">
      <w:pPr>
        <w:pStyle w:val="ndicedeilustraes"/>
        <w:tabs>
          <w:tab w:val="right" w:leader="dot" w:pos="9072"/>
        </w:tabs>
        <w:ind w:firstLine="0"/>
        <w:rPr>
          <w:rFonts w:eastAsia="Times New Roman"/>
          <w:noProof/>
          <w:szCs w:val="24"/>
        </w:rPr>
      </w:pPr>
      <w:r w:rsidRPr="00EF4BFA">
        <w:rPr>
          <w:szCs w:val="24"/>
        </w:rPr>
        <w:fldChar w:fldCharType="begin"/>
      </w:r>
      <w:r w:rsidRPr="00EF4BFA">
        <w:rPr>
          <w:szCs w:val="24"/>
        </w:rPr>
        <w:instrText xml:space="preserve"> TOC \h \z \c "Quadro" </w:instrText>
      </w:r>
      <w:r w:rsidRPr="00EF4BFA">
        <w:rPr>
          <w:szCs w:val="24"/>
        </w:rPr>
        <w:fldChar w:fldCharType="separate"/>
      </w:r>
      <w:hyperlink w:anchor="_Toc447824501" w:history="1">
        <w:r w:rsidRPr="00EF4BFA">
          <w:rPr>
            <w:rStyle w:val="Hyperlink"/>
            <w:noProof/>
            <w:szCs w:val="24"/>
          </w:rPr>
          <w:t xml:space="preserve">Quadro 1 </w:t>
        </w:r>
        <w:r w:rsidR="00DD2168" w:rsidRPr="00EF4BFA">
          <w:rPr>
            <w:rStyle w:val="Hyperlink"/>
            <w:noProof/>
            <w:szCs w:val="24"/>
          </w:rPr>
          <w:t>–</w:t>
        </w:r>
        <w:r w:rsidRPr="00EF4BFA">
          <w:rPr>
            <w:rStyle w:val="Hyperlink"/>
            <w:noProof/>
            <w:szCs w:val="24"/>
          </w:rPr>
          <w:t xml:space="preserve"> Formatação do texto</w:t>
        </w:r>
        <w:r w:rsidRPr="00EF4BFA">
          <w:rPr>
            <w:noProof/>
            <w:webHidden/>
            <w:szCs w:val="24"/>
          </w:rPr>
          <w:tab/>
        </w:r>
        <w:r w:rsidRPr="00EF4BFA">
          <w:rPr>
            <w:noProof/>
            <w:webHidden/>
            <w:szCs w:val="24"/>
          </w:rPr>
          <w:fldChar w:fldCharType="begin"/>
        </w:r>
        <w:r w:rsidRPr="00EF4BFA">
          <w:rPr>
            <w:noProof/>
            <w:webHidden/>
            <w:szCs w:val="24"/>
          </w:rPr>
          <w:instrText xml:space="preserve"> PAGEREF _Toc447824501 \h </w:instrText>
        </w:r>
        <w:r w:rsidRPr="00EF4BFA">
          <w:rPr>
            <w:noProof/>
            <w:webHidden/>
            <w:szCs w:val="24"/>
          </w:rPr>
        </w:r>
        <w:r w:rsidRPr="00EF4BFA">
          <w:rPr>
            <w:noProof/>
            <w:webHidden/>
            <w:szCs w:val="24"/>
          </w:rPr>
          <w:fldChar w:fldCharType="separate"/>
        </w:r>
        <w:r w:rsidR="00A31F7A" w:rsidRPr="00EF4BFA">
          <w:rPr>
            <w:noProof/>
            <w:webHidden/>
            <w:szCs w:val="24"/>
          </w:rPr>
          <w:t>20</w:t>
        </w:r>
        <w:r w:rsidRPr="00EF4BFA">
          <w:rPr>
            <w:noProof/>
            <w:webHidden/>
            <w:szCs w:val="24"/>
          </w:rPr>
          <w:fldChar w:fldCharType="end"/>
        </w:r>
      </w:hyperlink>
    </w:p>
    <w:p w14:paraId="55A4F113" w14:textId="77777777" w:rsidR="00157B63" w:rsidRPr="00EF4BFA" w:rsidRDefault="0034592E" w:rsidP="0034592E">
      <w:pPr>
        <w:ind w:firstLine="0"/>
        <w:rPr>
          <w:szCs w:val="24"/>
        </w:rPr>
      </w:pPr>
      <w:r w:rsidRPr="00EF4BFA">
        <w:rPr>
          <w:szCs w:val="24"/>
        </w:rPr>
        <w:fldChar w:fldCharType="end"/>
      </w:r>
    </w:p>
    <w:p w14:paraId="33C13E78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17864FE6" w14:textId="77777777" w:rsidR="008C4D3F" w:rsidRPr="00EF4BFA" w:rsidRDefault="008C4D3F" w:rsidP="00383AFE">
      <w:pPr>
        <w:pStyle w:val="Ttulo7"/>
        <w:rPr>
          <w:szCs w:val="24"/>
        </w:rPr>
      </w:pPr>
      <w:r w:rsidRPr="00EF4BFA">
        <w:rPr>
          <w:szCs w:val="24"/>
        </w:rPr>
        <w:lastRenderedPageBreak/>
        <w:t xml:space="preserve">LISTA DE </w:t>
      </w:r>
      <w:r w:rsidR="00E41B97" w:rsidRPr="00EF4BFA">
        <w:rPr>
          <w:szCs w:val="24"/>
        </w:rPr>
        <w:t>TABELAS</w:t>
      </w:r>
    </w:p>
    <w:p w14:paraId="16B3D6EA" w14:textId="77777777" w:rsidR="00523E7C" w:rsidRPr="00EF4BFA" w:rsidRDefault="00523E7C" w:rsidP="00996537">
      <w:pPr>
        <w:ind w:firstLine="0"/>
        <w:rPr>
          <w:szCs w:val="24"/>
        </w:rPr>
      </w:pPr>
    </w:p>
    <w:p w14:paraId="0C4896DE" w14:textId="77777777" w:rsidR="005A22F2" w:rsidRPr="00EF4BFA" w:rsidRDefault="00D9627A" w:rsidP="00377039">
      <w:pPr>
        <w:pStyle w:val="ndicedeilustraes"/>
        <w:tabs>
          <w:tab w:val="right" w:leader="dot" w:pos="9072"/>
        </w:tabs>
        <w:ind w:firstLine="0"/>
        <w:rPr>
          <w:rFonts w:eastAsia="Times New Roman"/>
          <w:noProof/>
          <w:szCs w:val="24"/>
        </w:rPr>
      </w:pPr>
      <w:r w:rsidRPr="00EF4BFA">
        <w:rPr>
          <w:szCs w:val="24"/>
        </w:rPr>
        <w:fldChar w:fldCharType="begin"/>
      </w:r>
      <w:r w:rsidRPr="00EF4BFA">
        <w:rPr>
          <w:szCs w:val="24"/>
        </w:rPr>
        <w:instrText xml:space="preserve"> TOC \h \z \c "Tabela" </w:instrText>
      </w:r>
      <w:r w:rsidRPr="00EF4BFA">
        <w:rPr>
          <w:szCs w:val="24"/>
        </w:rPr>
        <w:fldChar w:fldCharType="separate"/>
      </w:r>
      <w:hyperlink w:anchor="_Toc449547065" w:history="1">
        <w:r w:rsidR="005A22F2" w:rsidRPr="00EF4BFA">
          <w:rPr>
            <w:rStyle w:val="Hyperlink"/>
            <w:noProof/>
            <w:szCs w:val="24"/>
          </w:rPr>
          <w:t xml:space="preserve">Tabela 1 </w:t>
        </w:r>
        <w:r w:rsidR="00DD2168" w:rsidRPr="00EF4BFA">
          <w:rPr>
            <w:rStyle w:val="Hyperlink"/>
            <w:noProof/>
            <w:szCs w:val="24"/>
          </w:rPr>
          <w:t>–</w:t>
        </w:r>
        <w:r w:rsidR="005A22F2" w:rsidRPr="00EF4BFA">
          <w:rPr>
            <w:rStyle w:val="Hyperlink"/>
            <w:noProof/>
            <w:szCs w:val="24"/>
          </w:rPr>
          <w:t xml:space="preserve"> Médias concentrações urbanas 2010-2011</w:t>
        </w:r>
        <w:r w:rsidR="005A22F2" w:rsidRPr="00EF4BFA">
          <w:rPr>
            <w:noProof/>
            <w:webHidden/>
            <w:szCs w:val="24"/>
          </w:rPr>
          <w:tab/>
        </w:r>
        <w:r w:rsidR="005A22F2" w:rsidRPr="00EF4BFA">
          <w:rPr>
            <w:noProof/>
            <w:webHidden/>
            <w:szCs w:val="24"/>
          </w:rPr>
          <w:fldChar w:fldCharType="begin"/>
        </w:r>
        <w:r w:rsidR="005A22F2" w:rsidRPr="00EF4BFA">
          <w:rPr>
            <w:noProof/>
            <w:webHidden/>
            <w:szCs w:val="24"/>
          </w:rPr>
          <w:instrText xml:space="preserve"> PAGEREF _Toc449547065 \h </w:instrText>
        </w:r>
        <w:r w:rsidR="005A22F2" w:rsidRPr="00EF4BFA">
          <w:rPr>
            <w:noProof/>
            <w:webHidden/>
            <w:szCs w:val="24"/>
          </w:rPr>
        </w:r>
        <w:r w:rsidR="005A22F2" w:rsidRPr="00EF4BFA">
          <w:rPr>
            <w:noProof/>
            <w:webHidden/>
            <w:szCs w:val="24"/>
          </w:rPr>
          <w:fldChar w:fldCharType="separate"/>
        </w:r>
        <w:r w:rsidR="00A31F7A" w:rsidRPr="00EF4BFA">
          <w:rPr>
            <w:noProof/>
            <w:webHidden/>
            <w:szCs w:val="24"/>
          </w:rPr>
          <w:t>22</w:t>
        </w:r>
        <w:r w:rsidR="005A22F2" w:rsidRPr="00EF4BFA">
          <w:rPr>
            <w:noProof/>
            <w:webHidden/>
            <w:szCs w:val="24"/>
          </w:rPr>
          <w:fldChar w:fldCharType="end"/>
        </w:r>
      </w:hyperlink>
    </w:p>
    <w:p w14:paraId="57D07D8A" w14:textId="77777777" w:rsidR="00157B63" w:rsidRPr="00EF4BFA" w:rsidRDefault="00D9627A" w:rsidP="00996537">
      <w:pPr>
        <w:ind w:firstLine="0"/>
        <w:rPr>
          <w:szCs w:val="24"/>
        </w:rPr>
      </w:pPr>
      <w:r w:rsidRPr="00EF4BFA">
        <w:rPr>
          <w:szCs w:val="24"/>
        </w:rPr>
        <w:fldChar w:fldCharType="end"/>
      </w:r>
    </w:p>
    <w:p w14:paraId="746D0E7E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16D1DF2D" w14:textId="77777777" w:rsidR="008C4D3F" w:rsidRPr="00EF4BFA" w:rsidRDefault="008C4D3F" w:rsidP="009F5E41">
      <w:pPr>
        <w:pStyle w:val="Ttulo7"/>
        <w:rPr>
          <w:szCs w:val="24"/>
        </w:rPr>
      </w:pPr>
      <w:r w:rsidRPr="00EF4BFA">
        <w:rPr>
          <w:szCs w:val="24"/>
        </w:rPr>
        <w:lastRenderedPageBreak/>
        <w:t>LISTA DE ABREVIATURAS E SIGLAS</w:t>
      </w:r>
    </w:p>
    <w:p w14:paraId="0C6B8E4D" w14:textId="77777777" w:rsidR="00523E7C" w:rsidRPr="00EF4BFA" w:rsidRDefault="00523E7C" w:rsidP="00996537">
      <w:pPr>
        <w:ind w:firstLine="0"/>
        <w:rPr>
          <w:szCs w:val="24"/>
        </w:rPr>
      </w:pPr>
    </w:p>
    <w:p w14:paraId="153EE85B" w14:textId="77777777" w:rsidR="008C4D3F" w:rsidRPr="00EF4BFA" w:rsidRDefault="008C4D3F" w:rsidP="00996537">
      <w:pPr>
        <w:ind w:firstLine="0"/>
        <w:rPr>
          <w:szCs w:val="24"/>
        </w:rPr>
      </w:pPr>
      <w:r w:rsidRPr="00EF4BFA">
        <w:rPr>
          <w:szCs w:val="24"/>
        </w:rPr>
        <w:t>ABNT</w:t>
      </w:r>
      <w:r w:rsidR="002A28E0" w:rsidRPr="00EF4BFA">
        <w:rPr>
          <w:szCs w:val="24"/>
        </w:rPr>
        <w:t xml:space="preserve"> </w:t>
      </w:r>
      <w:r w:rsidRPr="00EF4BFA">
        <w:rPr>
          <w:szCs w:val="24"/>
        </w:rPr>
        <w:t>Associação Brasileira de Normas Técnicas</w:t>
      </w:r>
    </w:p>
    <w:p w14:paraId="2964B05E" w14:textId="77777777" w:rsidR="008C4D3F" w:rsidRPr="00EF4BFA" w:rsidRDefault="00D50281" w:rsidP="00996537">
      <w:pPr>
        <w:ind w:firstLine="0"/>
        <w:rPr>
          <w:szCs w:val="24"/>
        </w:rPr>
      </w:pPr>
      <w:r w:rsidRPr="00EF4BFA">
        <w:rPr>
          <w:szCs w:val="24"/>
        </w:rPr>
        <w:t xml:space="preserve">IBGE  </w:t>
      </w:r>
      <w:r w:rsidR="008C4D3F" w:rsidRPr="00EF4BFA">
        <w:rPr>
          <w:szCs w:val="24"/>
        </w:rPr>
        <w:t>Instituto Brasileiro de Geografia e Estatística</w:t>
      </w:r>
    </w:p>
    <w:p w14:paraId="16CEE0AA" w14:textId="77777777" w:rsidR="008C4D3F" w:rsidRPr="00EF4BFA" w:rsidRDefault="008C4D3F" w:rsidP="00996537">
      <w:pPr>
        <w:ind w:firstLine="0"/>
        <w:rPr>
          <w:szCs w:val="24"/>
        </w:rPr>
      </w:pPr>
    </w:p>
    <w:p w14:paraId="198D9D6C" w14:textId="77777777" w:rsidR="00157B63" w:rsidRPr="00EF4BFA" w:rsidRDefault="00157B63">
      <w:pPr>
        <w:spacing w:after="200" w:line="276" w:lineRule="auto"/>
        <w:ind w:firstLine="0"/>
        <w:jc w:val="left"/>
        <w:rPr>
          <w:szCs w:val="24"/>
        </w:rPr>
      </w:pPr>
      <w:r w:rsidRPr="00EF4BFA">
        <w:rPr>
          <w:szCs w:val="24"/>
        </w:rPr>
        <w:br w:type="page"/>
      </w:r>
    </w:p>
    <w:p w14:paraId="68DCEC88" w14:textId="77777777" w:rsidR="008C4D3F" w:rsidRPr="00EF4BFA" w:rsidRDefault="008C4D3F" w:rsidP="009F5E41">
      <w:pPr>
        <w:pStyle w:val="Ttulo7"/>
        <w:rPr>
          <w:szCs w:val="24"/>
        </w:rPr>
      </w:pPr>
      <w:r w:rsidRPr="00EF4BFA">
        <w:rPr>
          <w:szCs w:val="24"/>
        </w:rPr>
        <w:lastRenderedPageBreak/>
        <w:t>LISTA DE SÍMBOLOS</w:t>
      </w:r>
    </w:p>
    <w:p w14:paraId="7E6B155D" w14:textId="77777777" w:rsidR="00523E7C" w:rsidRPr="00EF4BFA" w:rsidRDefault="00523E7C" w:rsidP="00996537">
      <w:pPr>
        <w:ind w:firstLine="0"/>
        <w:rPr>
          <w:szCs w:val="24"/>
        </w:rPr>
      </w:pPr>
    </w:p>
    <w:p w14:paraId="6D1F8991" w14:textId="77777777" w:rsidR="008C4D3F" w:rsidRPr="00EF4BFA" w:rsidRDefault="00AF1906" w:rsidP="00996537">
      <w:pPr>
        <w:ind w:firstLine="0"/>
        <w:rPr>
          <w:szCs w:val="24"/>
        </w:rPr>
      </w:pPr>
      <w:r w:rsidRPr="00EF4BFA">
        <w:rPr>
          <w:noProof/>
        </w:rPr>
        <w:drawing>
          <wp:anchor distT="0" distB="0" distL="0" distR="0" simplePos="0" relativeHeight="251657216" behindDoc="0" locked="0" layoutInCell="1" allowOverlap="0" wp14:anchorId="7F22567C" wp14:editId="635CCAB5">
            <wp:simplePos x="0" y="0"/>
            <wp:positionH relativeFrom="column">
              <wp:posOffset>56515</wp:posOffset>
            </wp:positionH>
            <wp:positionV relativeFrom="line">
              <wp:posOffset>128905</wp:posOffset>
            </wp:positionV>
            <wp:extent cx="290195" cy="260985"/>
            <wp:effectExtent l="0" t="0" r="0" b="5715"/>
            <wp:wrapSquare wrapText="bothSides"/>
            <wp:docPr id="4" name="Imagem 583" descr="Yin Ya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583" descr="Yin Ya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95" cy="260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DED7862" w14:textId="77777777" w:rsidR="008C4D3F" w:rsidRPr="00EF4BFA" w:rsidRDefault="000F12EC" w:rsidP="00DD2168">
      <w:pPr>
        <w:tabs>
          <w:tab w:val="left" w:pos="993"/>
        </w:tabs>
        <w:ind w:firstLine="0"/>
        <w:rPr>
          <w:szCs w:val="24"/>
        </w:rPr>
      </w:pPr>
      <w:r w:rsidRPr="00EF4BFA">
        <w:rPr>
          <w:szCs w:val="24"/>
        </w:rPr>
        <w:tab/>
      </w:r>
      <w:r w:rsidR="008C4D3F" w:rsidRPr="00EF4BFA">
        <w:rPr>
          <w:szCs w:val="24"/>
        </w:rPr>
        <w:t>Yin Yang</w:t>
      </w:r>
    </w:p>
    <w:p w14:paraId="4A30396B" w14:textId="77777777" w:rsidR="008C4D3F" w:rsidRPr="00EF4BFA" w:rsidRDefault="00AF1906" w:rsidP="00DD2168">
      <w:pPr>
        <w:tabs>
          <w:tab w:val="left" w:pos="993"/>
        </w:tabs>
        <w:ind w:firstLine="0"/>
        <w:rPr>
          <w:szCs w:val="24"/>
        </w:rPr>
      </w:pPr>
      <w:r w:rsidRPr="00EF4BFA">
        <w:rPr>
          <w:noProof/>
        </w:rPr>
        <w:drawing>
          <wp:anchor distT="0" distB="0" distL="0" distR="0" simplePos="0" relativeHeight="251658240" behindDoc="0" locked="0" layoutInCell="1" allowOverlap="0" wp14:anchorId="79D95EBD" wp14:editId="23146276">
            <wp:simplePos x="0" y="0"/>
            <wp:positionH relativeFrom="column">
              <wp:posOffset>50165</wp:posOffset>
            </wp:positionH>
            <wp:positionV relativeFrom="line">
              <wp:posOffset>201295</wp:posOffset>
            </wp:positionV>
            <wp:extent cx="290195" cy="290195"/>
            <wp:effectExtent l="0" t="0" r="0" b="0"/>
            <wp:wrapSquare wrapText="bothSides"/>
            <wp:docPr id="3" name="Imagem 584" descr="Estrela Davi Circul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m 584" descr="Estrela Davi Circulo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95" cy="290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717946A" w14:textId="77777777" w:rsidR="008C4D3F" w:rsidRPr="00EF4BFA" w:rsidRDefault="000F12EC" w:rsidP="00DD2168">
      <w:pPr>
        <w:tabs>
          <w:tab w:val="left" w:pos="993"/>
        </w:tabs>
        <w:ind w:firstLine="0"/>
        <w:rPr>
          <w:szCs w:val="24"/>
        </w:rPr>
      </w:pPr>
      <w:r w:rsidRPr="00EF4BFA">
        <w:rPr>
          <w:szCs w:val="24"/>
        </w:rPr>
        <w:tab/>
      </w:r>
      <w:r w:rsidR="008C4D3F" w:rsidRPr="00EF4BFA">
        <w:rPr>
          <w:szCs w:val="24"/>
        </w:rPr>
        <w:t>Estrela de Davi em círculo</w:t>
      </w:r>
    </w:p>
    <w:p w14:paraId="1EA5787B" w14:textId="77777777" w:rsidR="008C4D3F" w:rsidRPr="00EF4BFA" w:rsidRDefault="008C4D3F" w:rsidP="00996537">
      <w:pPr>
        <w:ind w:firstLine="0"/>
        <w:rPr>
          <w:szCs w:val="24"/>
        </w:rPr>
      </w:pPr>
    </w:p>
    <w:p w14:paraId="4D0BD595" w14:textId="77777777" w:rsidR="00157B63" w:rsidRPr="003F50DC" w:rsidRDefault="00157B63">
      <w:pPr>
        <w:spacing w:after="200" w:line="276" w:lineRule="auto"/>
        <w:ind w:firstLine="0"/>
        <w:jc w:val="left"/>
        <w:rPr>
          <w:rFonts w:ascii="Arial" w:hAnsi="Arial" w:cs="Arial"/>
          <w:szCs w:val="24"/>
        </w:rPr>
      </w:pPr>
      <w:r w:rsidRPr="003F50DC">
        <w:rPr>
          <w:rFonts w:ascii="Arial" w:hAnsi="Arial" w:cs="Arial"/>
          <w:szCs w:val="24"/>
        </w:rPr>
        <w:br w:type="page"/>
      </w:r>
    </w:p>
    <w:p w14:paraId="5A0D993B" w14:textId="77777777" w:rsidR="009F5E41" w:rsidRPr="003F50DC" w:rsidRDefault="009F5E41" w:rsidP="000F12EC">
      <w:pPr>
        <w:pStyle w:val="Ttulo7"/>
        <w:tabs>
          <w:tab w:val="left" w:pos="851"/>
        </w:tabs>
        <w:rPr>
          <w:rFonts w:ascii="Arial" w:hAnsi="Arial" w:cs="Arial"/>
          <w:szCs w:val="24"/>
        </w:rPr>
      </w:pPr>
      <w:r w:rsidRPr="00EF4BFA">
        <w:rPr>
          <w:szCs w:val="24"/>
        </w:rPr>
        <w:lastRenderedPageBreak/>
        <w:t>S</w:t>
      </w:r>
      <w:r w:rsidR="00D331AF" w:rsidRPr="00EF4BFA">
        <w:rPr>
          <w:szCs w:val="24"/>
        </w:rPr>
        <w:t>U</w:t>
      </w:r>
      <w:r w:rsidRPr="00EF4BFA">
        <w:rPr>
          <w:szCs w:val="24"/>
        </w:rPr>
        <w:t>M</w:t>
      </w:r>
      <w:r w:rsidR="00D331AF" w:rsidRPr="00EF4BFA">
        <w:rPr>
          <w:szCs w:val="24"/>
        </w:rPr>
        <w:t>Á</w:t>
      </w:r>
      <w:r w:rsidRPr="00EF4BFA">
        <w:rPr>
          <w:szCs w:val="24"/>
        </w:rPr>
        <w:t>RIO</w:t>
      </w:r>
    </w:p>
    <w:p w14:paraId="56BC600C" w14:textId="77777777" w:rsidR="004C2D29" w:rsidRDefault="004C2D29" w:rsidP="00996537">
      <w:pPr>
        <w:rPr>
          <w:szCs w:val="24"/>
        </w:rPr>
      </w:pPr>
    </w:p>
    <w:p w14:paraId="1F39DCE4" w14:textId="078104EC" w:rsidR="00CE1CB3" w:rsidRDefault="00460C9D">
      <w:pPr>
        <w:pStyle w:val="Sumrio1"/>
        <w:rPr>
          <w:rFonts w:asciiTheme="minorHAnsi" w:eastAsiaTheme="minorEastAsia" w:hAnsiTheme="minorHAnsi" w:cstheme="minorBidi"/>
          <w:b w:val="0"/>
          <w:sz w:val="22"/>
        </w:rPr>
      </w:pPr>
      <w:r>
        <w:rPr>
          <w:szCs w:val="24"/>
        </w:rPr>
        <w:fldChar w:fldCharType="begin"/>
      </w:r>
      <w:r>
        <w:rPr>
          <w:szCs w:val="24"/>
        </w:rPr>
        <w:instrText xml:space="preserve"> TOC \o "1-6" \h \z \u </w:instrText>
      </w:r>
      <w:r>
        <w:rPr>
          <w:szCs w:val="24"/>
        </w:rPr>
        <w:fldChar w:fldCharType="separate"/>
      </w:r>
      <w:hyperlink w:anchor="_Toc76136909" w:history="1">
        <w:r w:rsidR="00CE1CB3" w:rsidRPr="00C57708">
          <w:rPr>
            <w:rStyle w:val="Hyperlink"/>
          </w:rPr>
          <w:t>1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INTRODUÇÃO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09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5</w:t>
        </w:r>
        <w:r w:rsidR="00CE1CB3">
          <w:rPr>
            <w:webHidden/>
          </w:rPr>
          <w:fldChar w:fldCharType="end"/>
        </w:r>
      </w:hyperlink>
    </w:p>
    <w:p w14:paraId="09DBDD7D" w14:textId="1901CEF7" w:rsidR="00CE1CB3" w:rsidRDefault="00380EAC">
      <w:pPr>
        <w:pStyle w:val="Sumrio2"/>
        <w:rPr>
          <w:rFonts w:asciiTheme="minorHAnsi" w:eastAsiaTheme="minorEastAsia" w:hAnsiTheme="minorHAnsi" w:cstheme="minorBidi"/>
          <w:noProof/>
          <w:sz w:val="22"/>
        </w:rPr>
      </w:pPr>
      <w:hyperlink w:anchor="_Toc76136910" w:history="1">
        <w:r w:rsidR="00CE1CB3" w:rsidRPr="00C57708">
          <w:rPr>
            <w:rStyle w:val="Hyperlink"/>
            <w:noProof/>
          </w:rPr>
          <w:t>1.1</w:t>
        </w:r>
        <w:r w:rsidR="00CE1CB3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CE1CB3" w:rsidRPr="00C57708">
          <w:rPr>
            <w:rStyle w:val="Hyperlink"/>
            <w:noProof/>
          </w:rPr>
          <w:t>OBJETIVOS</w:t>
        </w:r>
        <w:r w:rsidR="00CE1CB3">
          <w:rPr>
            <w:noProof/>
            <w:webHidden/>
          </w:rPr>
          <w:tab/>
        </w:r>
        <w:r w:rsidR="00CE1CB3">
          <w:rPr>
            <w:noProof/>
            <w:webHidden/>
          </w:rPr>
          <w:fldChar w:fldCharType="begin"/>
        </w:r>
        <w:r w:rsidR="00CE1CB3">
          <w:rPr>
            <w:noProof/>
            <w:webHidden/>
          </w:rPr>
          <w:instrText xml:space="preserve"> PAGEREF _Toc76136910 \h </w:instrText>
        </w:r>
        <w:r w:rsidR="00CE1CB3">
          <w:rPr>
            <w:noProof/>
            <w:webHidden/>
          </w:rPr>
        </w:r>
        <w:r w:rsidR="00CE1CB3">
          <w:rPr>
            <w:noProof/>
            <w:webHidden/>
          </w:rPr>
          <w:fldChar w:fldCharType="separate"/>
        </w:r>
        <w:r w:rsidR="00CE1CB3">
          <w:rPr>
            <w:noProof/>
            <w:webHidden/>
          </w:rPr>
          <w:t>15</w:t>
        </w:r>
        <w:r w:rsidR="00CE1CB3">
          <w:rPr>
            <w:noProof/>
            <w:webHidden/>
          </w:rPr>
          <w:fldChar w:fldCharType="end"/>
        </w:r>
      </w:hyperlink>
    </w:p>
    <w:p w14:paraId="52CCC2E6" w14:textId="0B24A4E0" w:rsidR="00CE1CB3" w:rsidRDefault="00380EAC">
      <w:pPr>
        <w:pStyle w:val="Sumrio3"/>
        <w:rPr>
          <w:rFonts w:asciiTheme="minorHAnsi" w:eastAsiaTheme="minorEastAsia" w:hAnsiTheme="minorHAnsi" w:cstheme="minorBidi"/>
          <w:b w:val="0"/>
          <w:sz w:val="22"/>
        </w:rPr>
      </w:pPr>
      <w:hyperlink w:anchor="_Toc76136911" w:history="1">
        <w:r w:rsidR="00CE1CB3" w:rsidRPr="00C57708">
          <w:rPr>
            <w:rStyle w:val="Hyperlink"/>
          </w:rPr>
          <w:t>1.1.1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Objetivo Geral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1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5</w:t>
        </w:r>
        <w:r w:rsidR="00CE1CB3">
          <w:rPr>
            <w:webHidden/>
          </w:rPr>
          <w:fldChar w:fldCharType="end"/>
        </w:r>
      </w:hyperlink>
    </w:p>
    <w:p w14:paraId="145DDE21" w14:textId="06BB8194" w:rsidR="00CE1CB3" w:rsidRDefault="00380EAC">
      <w:pPr>
        <w:pStyle w:val="Sumrio3"/>
        <w:rPr>
          <w:rFonts w:asciiTheme="minorHAnsi" w:eastAsiaTheme="minorEastAsia" w:hAnsiTheme="minorHAnsi" w:cstheme="minorBidi"/>
          <w:b w:val="0"/>
          <w:sz w:val="22"/>
        </w:rPr>
      </w:pPr>
      <w:hyperlink w:anchor="_Toc76136912" w:history="1">
        <w:r w:rsidR="00CE1CB3" w:rsidRPr="00C57708">
          <w:rPr>
            <w:rStyle w:val="Hyperlink"/>
          </w:rPr>
          <w:t>1.1.2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Objetivos Específicos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2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5</w:t>
        </w:r>
        <w:r w:rsidR="00CE1CB3">
          <w:rPr>
            <w:webHidden/>
          </w:rPr>
          <w:fldChar w:fldCharType="end"/>
        </w:r>
      </w:hyperlink>
    </w:p>
    <w:p w14:paraId="701F5307" w14:textId="7C92E390" w:rsidR="00CE1CB3" w:rsidRDefault="00380EAC">
      <w:pPr>
        <w:pStyle w:val="Sumrio1"/>
        <w:rPr>
          <w:rFonts w:asciiTheme="minorHAnsi" w:eastAsiaTheme="minorEastAsia" w:hAnsiTheme="minorHAnsi" w:cstheme="minorBidi"/>
          <w:b w:val="0"/>
          <w:sz w:val="22"/>
        </w:rPr>
      </w:pPr>
      <w:hyperlink w:anchor="_Toc76136913" w:history="1">
        <w:r w:rsidR="00CE1CB3" w:rsidRPr="00C57708">
          <w:rPr>
            <w:rStyle w:val="Hyperlink"/>
          </w:rPr>
          <w:t>2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REFERENCIAL TEÓRICO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3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6</w:t>
        </w:r>
        <w:r w:rsidR="00CE1CB3">
          <w:rPr>
            <w:webHidden/>
          </w:rPr>
          <w:fldChar w:fldCharType="end"/>
        </w:r>
      </w:hyperlink>
    </w:p>
    <w:p w14:paraId="7CC138D6" w14:textId="72FADF5F" w:rsidR="00CE1CB3" w:rsidRDefault="00380EAC">
      <w:pPr>
        <w:pStyle w:val="Sumrio2"/>
        <w:rPr>
          <w:rFonts w:asciiTheme="minorHAnsi" w:eastAsiaTheme="minorEastAsia" w:hAnsiTheme="minorHAnsi" w:cstheme="minorBidi"/>
          <w:noProof/>
          <w:sz w:val="22"/>
        </w:rPr>
      </w:pPr>
      <w:hyperlink w:anchor="_Toc76136914" w:history="1">
        <w:r w:rsidR="00CE1CB3" w:rsidRPr="00C57708">
          <w:rPr>
            <w:rStyle w:val="Hyperlink"/>
            <w:noProof/>
          </w:rPr>
          <w:t>2.1</w:t>
        </w:r>
        <w:r w:rsidR="00CE1CB3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CE1CB3" w:rsidRPr="00C57708">
          <w:rPr>
            <w:rStyle w:val="Hyperlink"/>
            <w:noProof/>
          </w:rPr>
          <w:t>PROGRAMAÇÃO DE PRODUÇÃO EM FLOW SHOPS</w:t>
        </w:r>
        <w:r w:rsidR="00CE1CB3">
          <w:rPr>
            <w:noProof/>
            <w:webHidden/>
          </w:rPr>
          <w:tab/>
        </w:r>
        <w:r w:rsidR="00CE1CB3">
          <w:rPr>
            <w:noProof/>
            <w:webHidden/>
          </w:rPr>
          <w:fldChar w:fldCharType="begin"/>
        </w:r>
        <w:r w:rsidR="00CE1CB3">
          <w:rPr>
            <w:noProof/>
            <w:webHidden/>
          </w:rPr>
          <w:instrText xml:space="preserve"> PAGEREF _Toc76136914 \h </w:instrText>
        </w:r>
        <w:r w:rsidR="00CE1CB3">
          <w:rPr>
            <w:noProof/>
            <w:webHidden/>
          </w:rPr>
        </w:r>
        <w:r w:rsidR="00CE1CB3">
          <w:rPr>
            <w:noProof/>
            <w:webHidden/>
          </w:rPr>
          <w:fldChar w:fldCharType="separate"/>
        </w:r>
        <w:r w:rsidR="00CE1CB3">
          <w:rPr>
            <w:noProof/>
            <w:webHidden/>
          </w:rPr>
          <w:t>16</w:t>
        </w:r>
        <w:r w:rsidR="00CE1CB3">
          <w:rPr>
            <w:noProof/>
            <w:webHidden/>
          </w:rPr>
          <w:fldChar w:fldCharType="end"/>
        </w:r>
      </w:hyperlink>
    </w:p>
    <w:p w14:paraId="1BAE6F58" w14:textId="5E562725" w:rsidR="00CE1CB3" w:rsidRDefault="00380EAC">
      <w:pPr>
        <w:pStyle w:val="Sumrio2"/>
        <w:rPr>
          <w:rFonts w:asciiTheme="minorHAnsi" w:eastAsiaTheme="minorEastAsia" w:hAnsiTheme="minorHAnsi" w:cstheme="minorBidi"/>
          <w:noProof/>
          <w:sz w:val="22"/>
        </w:rPr>
      </w:pPr>
      <w:hyperlink w:anchor="_Toc76136915" w:history="1">
        <w:r w:rsidR="00CE1CB3" w:rsidRPr="00C57708">
          <w:rPr>
            <w:rStyle w:val="Hyperlink"/>
            <w:noProof/>
          </w:rPr>
          <w:t>2.2</w:t>
        </w:r>
        <w:r w:rsidR="00CE1CB3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CE1CB3" w:rsidRPr="00C57708">
          <w:rPr>
            <w:rStyle w:val="Hyperlink"/>
            <w:noProof/>
          </w:rPr>
          <w:t>MODELOS META-HEURÍSTICOS</w:t>
        </w:r>
        <w:r w:rsidR="00CE1CB3">
          <w:rPr>
            <w:noProof/>
            <w:webHidden/>
          </w:rPr>
          <w:tab/>
        </w:r>
        <w:r w:rsidR="00CE1CB3">
          <w:rPr>
            <w:noProof/>
            <w:webHidden/>
          </w:rPr>
          <w:fldChar w:fldCharType="begin"/>
        </w:r>
        <w:r w:rsidR="00CE1CB3">
          <w:rPr>
            <w:noProof/>
            <w:webHidden/>
          </w:rPr>
          <w:instrText xml:space="preserve"> PAGEREF _Toc76136915 \h </w:instrText>
        </w:r>
        <w:r w:rsidR="00CE1CB3">
          <w:rPr>
            <w:noProof/>
            <w:webHidden/>
          </w:rPr>
        </w:r>
        <w:r w:rsidR="00CE1CB3">
          <w:rPr>
            <w:noProof/>
            <w:webHidden/>
          </w:rPr>
          <w:fldChar w:fldCharType="separate"/>
        </w:r>
        <w:r w:rsidR="00CE1CB3">
          <w:rPr>
            <w:noProof/>
            <w:webHidden/>
          </w:rPr>
          <w:t>16</w:t>
        </w:r>
        <w:r w:rsidR="00CE1CB3">
          <w:rPr>
            <w:noProof/>
            <w:webHidden/>
          </w:rPr>
          <w:fldChar w:fldCharType="end"/>
        </w:r>
      </w:hyperlink>
    </w:p>
    <w:p w14:paraId="0DF2315A" w14:textId="4743802D" w:rsidR="00CE1CB3" w:rsidRDefault="00380EAC">
      <w:pPr>
        <w:pStyle w:val="Sumrio2"/>
        <w:rPr>
          <w:rFonts w:asciiTheme="minorHAnsi" w:eastAsiaTheme="minorEastAsia" w:hAnsiTheme="minorHAnsi" w:cstheme="minorBidi"/>
          <w:noProof/>
          <w:sz w:val="22"/>
        </w:rPr>
      </w:pPr>
      <w:hyperlink w:anchor="_Toc76136916" w:history="1">
        <w:r w:rsidR="00CE1CB3" w:rsidRPr="00C57708">
          <w:rPr>
            <w:rStyle w:val="Hyperlink"/>
            <w:noProof/>
          </w:rPr>
          <w:t>2.3</w:t>
        </w:r>
        <w:r w:rsidR="00CE1CB3">
          <w:rPr>
            <w:rFonts w:asciiTheme="minorHAnsi" w:eastAsiaTheme="minorEastAsia" w:hAnsiTheme="minorHAnsi" w:cstheme="minorBidi"/>
            <w:noProof/>
            <w:sz w:val="22"/>
          </w:rPr>
          <w:tab/>
        </w:r>
        <w:r w:rsidR="00CE1CB3" w:rsidRPr="00C57708">
          <w:rPr>
            <w:rStyle w:val="Hyperlink"/>
            <w:noProof/>
          </w:rPr>
          <w:t>OTIMIZAÇÃO BASEADA EM SIMULAÇÃO</w:t>
        </w:r>
        <w:r w:rsidR="00CE1CB3">
          <w:rPr>
            <w:noProof/>
            <w:webHidden/>
          </w:rPr>
          <w:tab/>
        </w:r>
        <w:r w:rsidR="00CE1CB3">
          <w:rPr>
            <w:noProof/>
            <w:webHidden/>
          </w:rPr>
          <w:fldChar w:fldCharType="begin"/>
        </w:r>
        <w:r w:rsidR="00CE1CB3">
          <w:rPr>
            <w:noProof/>
            <w:webHidden/>
          </w:rPr>
          <w:instrText xml:space="preserve"> PAGEREF _Toc76136916 \h </w:instrText>
        </w:r>
        <w:r w:rsidR="00CE1CB3">
          <w:rPr>
            <w:noProof/>
            <w:webHidden/>
          </w:rPr>
        </w:r>
        <w:r w:rsidR="00CE1CB3">
          <w:rPr>
            <w:noProof/>
            <w:webHidden/>
          </w:rPr>
          <w:fldChar w:fldCharType="separate"/>
        </w:r>
        <w:r w:rsidR="00CE1CB3">
          <w:rPr>
            <w:noProof/>
            <w:webHidden/>
          </w:rPr>
          <w:t>16</w:t>
        </w:r>
        <w:r w:rsidR="00CE1CB3">
          <w:rPr>
            <w:noProof/>
            <w:webHidden/>
          </w:rPr>
          <w:fldChar w:fldCharType="end"/>
        </w:r>
      </w:hyperlink>
    </w:p>
    <w:p w14:paraId="1F5C0DE2" w14:textId="57FD4933" w:rsidR="00CE1CB3" w:rsidRDefault="00380EAC">
      <w:pPr>
        <w:pStyle w:val="Sumrio3"/>
        <w:rPr>
          <w:rFonts w:asciiTheme="minorHAnsi" w:eastAsiaTheme="minorEastAsia" w:hAnsiTheme="minorHAnsi" w:cstheme="minorBidi"/>
          <w:b w:val="0"/>
          <w:sz w:val="22"/>
        </w:rPr>
      </w:pPr>
      <w:hyperlink w:anchor="_Toc76136917" w:history="1">
        <w:r w:rsidR="00CE1CB3" w:rsidRPr="00C57708">
          <w:rPr>
            <w:rStyle w:val="Hyperlink"/>
          </w:rPr>
          <w:t>2.3.1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aSBO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7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6</w:t>
        </w:r>
        <w:r w:rsidR="00CE1CB3">
          <w:rPr>
            <w:webHidden/>
          </w:rPr>
          <w:fldChar w:fldCharType="end"/>
        </w:r>
      </w:hyperlink>
    </w:p>
    <w:p w14:paraId="298D55D1" w14:textId="103766CC" w:rsidR="00CE1CB3" w:rsidRDefault="00380EAC">
      <w:pPr>
        <w:pStyle w:val="Sumrio1"/>
        <w:rPr>
          <w:rFonts w:asciiTheme="minorHAnsi" w:eastAsiaTheme="minorEastAsia" w:hAnsiTheme="minorHAnsi" w:cstheme="minorBidi"/>
          <w:b w:val="0"/>
          <w:sz w:val="22"/>
        </w:rPr>
      </w:pPr>
      <w:hyperlink w:anchor="_Toc76136918" w:history="1">
        <w:r w:rsidR="00CE1CB3" w:rsidRPr="00C57708">
          <w:rPr>
            <w:rStyle w:val="Hyperlink"/>
          </w:rPr>
          <w:t>3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METODOLOGIA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8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7</w:t>
        </w:r>
        <w:r w:rsidR="00CE1CB3">
          <w:rPr>
            <w:webHidden/>
          </w:rPr>
          <w:fldChar w:fldCharType="end"/>
        </w:r>
      </w:hyperlink>
    </w:p>
    <w:p w14:paraId="2E220E0A" w14:textId="4E8A80F3" w:rsidR="00CE1CB3" w:rsidRDefault="00380EAC">
      <w:pPr>
        <w:pStyle w:val="Sumrio1"/>
        <w:rPr>
          <w:rFonts w:asciiTheme="minorHAnsi" w:eastAsiaTheme="minorEastAsia" w:hAnsiTheme="minorHAnsi" w:cstheme="minorBidi"/>
          <w:b w:val="0"/>
          <w:sz w:val="22"/>
        </w:rPr>
      </w:pPr>
      <w:hyperlink w:anchor="_Toc76136919" w:history="1">
        <w:r w:rsidR="00CE1CB3" w:rsidRPr="00C57708">
          <w:rPr>
            <w:rStyle w:val="Hyperlink"/>
          </w:rPr>
          <w:t>4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RESULTADOS E DISCUSSÕES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19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8</w:t>
        </w:r>
        <w:r w:rsidR="00CE1CB3">
          <w:rPr>
            <w:webHidden/>
          </w:rPr>
          <w:fldChar w:fldCharType="end"/>
        </w:r>
      </w:hyperlink>
    </w:p>
    <w:p w14:paraId="6B816AAD" w14:textId="1A55AF09" w:rsidR="00CE1CB3" w:rsidRDefault="00380EAC">
      <w:pPr>
        <w:pStyle w:val="Sumrio1"/>
        <w:rPr>
          <w:rFonts w:asciiTheme="minorHAnsi" w:eastAsiaTheme="minorEastAsia" w:hAnsiTheme="minorHAnsi" w:cstheme="minorBidi"/>
          <w:b w:val="0"/>
          <w:sz w:val="22"/>
        </w:rPr>
      </w:pPr>
      <w:hyperlink w:anchor="_Toc76136920" w:history="1">
        <w:r w:rsidR="00CE1CB3" w:rsidRPr="00C57708">
          <w:rPr>
            <w:rStyle w:val="Hyperlink"/>
          </w:rPr>
          <w:t>5</w:t>
        </w:r>
        <w:r w:rsidR="00CE1CB3">
          <w:rPr>
            <w:rFonts w:asciiTheme="minorHAnsi" w:eastAsiaTheme="minorEastAsia" w:hAnsiTheme="minorHAnsi" w:cstheme="minorBidi"/>
            <w:b w:val="0"/>
            <w:sz w:val="22"/>
          </w:rPr>
          <w:tab/>
        </w:r>
        <w:r w:rsidR="00CE1CB3" w:rsidRPr="00C57708">
          <w:rPr>
            <w:rStyle w:val="Hyperlink"/>
          </w:rPr>
          <w:t>CONCLUSÃO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20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19</w:t>
        </w:r>
        <w:r w:rsidR="00CE1CB3">
          <w:rPr>
            <w:webHidden/>
          </w:rPr>
          <w:fldChar w:fldCharType="end"/>
        </w:r>
      </w:hyperlink>
    </w:p>
    <w:p w14:paraId="5EE64EE7" w14:textId="3EAF5A8A" w:rsidR="00CE1CB3" w:rsidRDefault="00380EAC">
      <w:pPr>
        <w:pStyle w:val="Sumrio6"/>
        <w:rPr>
          <w:rFonts w:asciiTheme="minorHAnsi" w:eastAsiaTheme="minorEastAsia" w:hAnsiTheme="minorHAnsi" w:cstheme="minorBidi"/>
          <w:b w:val="0"/>
          <w:sz w:val="22"/>
        </w:rPr>
      </w:pPr>
      <w:hyperlink w:anchor="_Toc76136921" w:history="1">
        <w:r w:rsidR="00CE1CB3" w:rsidRPr="00C57708">
          <w:rPr>
            <w:rStyle w:val="Hyperlink"/>
          </w:rPr>
          <w:t>REFERÊNCIAS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21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20</w:t>
        </w:r>
        <w:r w:rsidR="00CE1CB3">
          <w:rPr>
            <w:webHidden/>
          </w:rPr>
          <w:fldChar w:fldCharType="end"/>
        </w:r>
      </w:hyperlink>
    </w:p>
    <w:p w14:paraId="446DEF06" w14:textId="578DE172" w:rsidR="00CE1CB3" w:rsidRDefault="00380EAC">
      <w:pPr>
        <w:pStyle w:val="Sumrio6"/>
        <w:rPr>
          <w:rFonts w:asciiTheme="minorHAnsi" w:eastAsiaTheme="minorEastAsia" w:hAnsiTheme="minorHAnsi" w:cstheme="minorBidi"/>
          <w:b w:val="0"/>
          <w:sz w:val="22"/>
        </w:rPr>
      </w:pPr>
      <w:hyperlink w:anchor="_Toc76136922" w:history="1">
        <w:r w:rsidR="00CE1CB3" w:rsidRPr="00C57708">
          <w:rPr>
            <w:rStyle w:val="Hyperlink"/>
          </w:rPr>
          <w:t>ANEXO A – Códigos</w:t>
        </w:r>
        <w:r w:rsidR="00CE1CB3">
          <w:rPr>
            <w:webHidden/>
          </w:rPr>
          <w:tab/>
        </w:r>
        <w:r w:rsidR="00CE1CB3">
          <w:rPr>
            <w:webHidden/>
          </w:rPr>
          <w:fldChar w:fldCharType="begin"/>
        </w:r>
        <w:r w:rsidR="00CE1CB3">
          <w:rPr>
            <w:webHidden/>
          </w:rPr>
          <w:instrText xml:space="preserve"> PAGEREF _Toc76136922 \h </w:instrText>
        </w:r>
        <w:r w:rsidR="00CE1CB3">
          <w:rPr>
            <w:webHidden/>
          </w:rPr>
        </w:r>
        <w:r w:rsidR="00CE1CB3">
          <w:rPr>
            <w:webHidden/>
          </w:rPr>
          <w:fldChar w:fldCharType="separate"/>
        </w:r>
        <w:r w:rsidR="00CE1CB3">
          <w:rPr>
            <w:webHidden/>
          </w:rPr>
          <w:t>21</w:t>
        </w:r>
        <w:r w:rsidR="00CE1CB3">
          <w:rPr>
            <w:webHidden/>
          </w:rPr>
          <w:fldChar w:fldCharType="end"/>
        </w:r>
      </w:hyperlink>
    </w:p>
    <w:p w14:paraId="774BAAB8" w14:textId="4877A3BA" w:rsidR="00460C9D" w:rsidRPr="00F1361B" w:rsidRDefault="00460C9D" w:rsidP="00996537">
      <w:pPr>
        <w:rPr>
          <w:szCs w:val="24"/>
        </w:rPr>
        <w:sectPr w:rsidR="00460C9D" w:rsidRPr="00F1361B" w:rsidSect="0071738A">
          <w:headerReference w:type="even" r:id="rId14"/>
          <w:headerReference w:type="default" r:id="rId15"/>
          <w:footerReference w:type="default" r:id="rId16"/>
          <w:pgSz w:w="11907" w:h="16840" w:code="9"/>
          <w:pgMar w:top="1701" w:right="1134" w:bottom="1134" w:left="1701" w:header="1134" w:footer="1134" w:gutter="0"/>
          <w:pgNumType w:start="16"/>
          <w:cols w:space="708"/>
          <w:docGrid w:linePitch="360"/>
        </w:sectPr>
      </w:pPr>
      <w:r>
        <w:rPr>
          <w:szCs w:val="24"/>
        </w:rPr>
        <w:fldChar w:fldCharType="end"/>
      </w:r>
    </w:p>
    <w:p w14:paraId="2CE15C8A" w14:textId="77777777" w:rsidR="008C4D3F" w:rsidRPr="003F50DC" w:rsidRDefault="003066A0" w:rsidP="00EF4BFA">
      <w:pPr>
        <w:pStyle w:val="Ttulo1"/>
      </w:pPr>
      <w:r w:rsidRPr="003F50DC">
        <w:lastRenderedPageBreak/>
        <w:t xml:space="preserve"> </w:t>
      </w:r>
      <w:bookmarkStart w:id="0" w:name="_Toc18663893"/>
      <w:bookmarkStart w:id="1" w:name="_Toc18664067"/>
      <w:bookmarkStart w:id="2" w:name="_Toc76136909"/>
      <w:r w:rsidR="008C4D3F" w:rsidRPr="00EF4BFA">
        <w:t>INTRODUÇÃO</w:t>
      </w:r>
      <w:bookmarkEnd w:id="0"/>
      <w:bookmarkEnd w:id="1"/>
      <w:bookmarkEnd w:id="2"/>
    </w:p>
    <w:p w14:paraId="5CA7F22C" w14:textId="77777777" w:rsidR="00523E7C" w:rsidRPr="003F50DC" w:rsidRDefault="00523E7C" w:rsidP="00996537">
      <w:pPr>
        <w:rPr>
          <w:rFonts w:ascii="Arial" w:hAnsi="Arial" w:cs="Arial"/>
          <w:szCs w:val="24"/>
        </w:rPr>
      </w:pPr>
    </w:p>
    <w:p w14:paraId="45792C05" w14:textId="4B58742A" w:rsidR="00507C5B" w:rsidRPr="00507C5B" w:rsidRDefault="00CE1CB3" w:rsidP="00507C5B">
      <w:r>
        <w:t>Working on it :)</w:t>
      </w:r>
    </w:p>
    <w:p w14:paraId="549A8D7D" w14:textId="77777777" w:rsidR="00523E7C" w:rsidRPr="003F50DC" w:rsidRDefault="00523E7C" w:rsidP="0022260C">
      <w:pPr>
        <w:jc w:val="left"/>
        <w:rPr>
          <w:rFonts w:ascii="Arial" w:hAnsi="Arial" w:cs="Arial"/>
          <w:szCs w:val="24"/>
        </w:rPr>
      </w:pPr>
    </w:p>
    <w:p w14:paraId="4832CDCD" w14:textId="77777777" w:rsidR="008C4D3F" w:rsidRPr="003F50DC" w:rsidRDefault="004D6076" w:rsidP="00EF4BFA">
      <w:pPr>
        <w:pStyle w:val="Ttulo2"/>
      </w:pPr>
      <w:r w:rsidRPr="003F50DC">
        <w:t xml:space="preserve"> </w:t>
      </w:r>
      <w:bookmarkStart w:id="3" w:name="_Toc18663895"/>
      <w:bookmarkStart w:id="4" w:name="_Toc18664069"/>
      <w:bookmarkStart w:id="5" w:name="_Toc76136910"/>
      <w:r w:rsidR="008C4D3F" w:rsidRPr="00EF4BFA">
        <w:t>OBJETIVOS</w:t>
      </w:r>
      <w:bookmarkEnd w:id="3"/>
      <w:bookmarkEnd w:id="4"/>
      <w:bookmarkEnd w:id="5"/>
    </w:p>
    <w:p w14:paraId="600DFFB2" w14:textId="77777777" w:rsidR="008C4D3F" w:rsidRPr="003F50DC" w:rsidRDefault="008C4D3F" w:rsidP="00996537">
      <w:pPr>
        <w:rPr>
          <w:rFonts w:ascii="Arial" w:hAnsi="Arial" w:cs="Arial"/>
          <w:szCs w:val="24"/>
        </w:rPr>
      </w:pPr>
    </w:p>
    <w:p w14:paraId="141741C8" w14:textId="77777777" w:rsidR="008C4D3F" w:rsidRPr="003F50DC" w:rsidRDefault="000E79A5" w:rsidP="00EF4BFA">
      <w:r>
        <w:t>Nas seções abaixo estão descritos o objetivo geral e os objetivos específicos deste TCC.</w:t>
      </w:r>
    </w:p>
    <w:p w14:paraId="5B4361A2" w14:textId="77777777" w:rsidR="008C4D3F" w:rsidRPr="003F50DC" w:rsidRDefault="008C4D3F" w:rsidP="00996537">
      <w:pPr>
        <w:rPr>
          <w:rFonts w:ascii="Arial" w:hAnsi="Arial" w:cs="Arial"/>
          <w:szCs w:val="24"/>
        </w:rPr>
      </w:pPr>
    </w:p>
    <w:p w14:paraId="430564BC" w14:textId="77777777" w:rsidR="008C4D3F" w:rsidRPr="003F50DC" w:rsidRDefault="008C4D3F" w:rsidP="00EF4BFA">
      <w:pPr>
        <w:pStyle w:val="Ttulo3"/>
      </w:pPr>
      <w:r w:rsidRPr="003F50DC">
        <w:t xml:space="preserve"> </w:t>
      </w:r>
      <w:bookmarkStart w:id="6" w:name="_Toc18663896"/>
      <w:bookmarkStart w:id="7" w:name="_Toc18664070"/>
      <w:bookmarkStart w:id="8" w:name="_Toc76136911"/>
      <w:r w:rsidRPr="00EF4BFA">
        <w:t>Objetivo</w:t>
      </w:r>
      <w:r w:rsidRPr="003F50DC">
        <w:t xml:space="preserve"> Geral</w:t>
      </w:r>
      <w:bookmarkEnd w:id="6"/>
      <w:bookmarkEnd w:id="7"/>
      <w:bookmarkEnd w:id="8"/>
    </w:p>
    <w:p w14:paraId="40F654D1" w14:textId="77777777" w:rsidR="008C4D3F" w:rsidRPr="003F50DC" w:rsidRDefault="008C4D3F" w:rsidP="00996537">
      <w:pPr>
        <w:rPr>
          <w:rFonts w:ascii="Arial" w:hAnsi="Arial" w:cs="Arial"/>
          <w:szCs w:val="24"/>
        </w:rPr>
      </w:pPr>
    </w:p>
    <w:p w14:paraId="4520AB92" w14:textId="77777777" w:rsidR="008C4D3F" w:rsidRPr="003F50DC" w:rsidRDefault="008C4D3F" w:rsidP="00EF4BFA">
      <w:r w:rsidRPr="003F50DC">
        <w:t>Descrição...</w:t>
      </w:r>
    </w:p>
    <w:p w14:paraId="1162CB1F" w14:textId="77777777" w:rsidR="008C4D3F" w:rsidRPr="003F50DC" w:rsidRDefault="008C4D3F" w:rsidP="00996537">
      <w:pPr>
        <w:rPr>
          <w:rFonts w:ascii="Arial" w:hAnsi="Arial" w:cs="Arial"/>
          <w:szCs w:val="24"/>
        </w:rPr>
      </w:pPr>
    </w:p>
    <w:p w14:paraId="161717E4" w14:textId="77777777" w:rsidR="008C4D3F" w:rsidRPr="003F50DC" w:rsidRDefault="008C4D3F" w:rsidP="00EF4BFA">
      <w:pPr>
        <w:pStyle w:val="Ttulo3"/>
      </w:pPr>
      <w:r w:rsidRPr="003F50DC">
        <w:t xml:space="preserve"> </w:t>
      </w:r>
      <w:bookmarkStart w:id="9" w:name="_Toc18663897"/>
      <w:bookmarkStart w:id="10" w:name="_Toc18664071"/>
      <w:bookmarkStart w:id="11" w:name="_Toc76136912"/>
      <w:r w:rsidRPr="00EF4BFA">
        <w:t>Objetivos</w:t>
      </w:r>
      <w:r w:rsidRPr="003F50DC">
        <w:t xml:space="preserve"> Específicos</w:t>
      </w:r>
      <w:bookmarkEnd w:id="9"/>
      <w:bookmarkEnd w:id="10"/>
      <w:bookmarkEnd w:id="11"/>
    </w:p>
    <w:p w14:paraId="0EFC3F14" w14:textId="77777777" w:rsidR="008C4D3F" w:rsidRPr="003F50DC" w:rsidRDefault="008C4D3F" w:rsidP="00AE2E51">
      <w:pPr>
        <w:ind w:firstLine="0"/>
        <w:rPr>
          <w:rFonts w:ascii="Arial" w:hAnsi="Arial" w:cs="Arial"/>
          <w:szCs w:val="24"/>
        </w:rPr>
      </w:pPr>
    </w:p>
    <w:p w14:paraId="7E0C8D0C" w14:textId="77777777" w:rsidR="00523E7C" w:rsidRPr="003F50DC" w:rsidRDefault="008C4D3F" w:rsidP="00EF4BFA">
      <w:r w:rsidRPr="003F50DC">
        <w:t>Descrição...</w:t>
      </w:r>
    </w:p>
    <w:p w14:paraId="428BFAB2" w14:textId="77777777" w:rsidR="008C4D3F" w:rsidRPr="003F50DC" w:rsidRDefault="008C4D3F" w:rsidP="00996537">
      <w:pPr>
        <w:rPr>
          <w:rFonts w:ascii="Arial" w:hAnsi="Arial" w:cs="Arial"/>
          <w:szCs w:val="24"/>
        </w:rPr>
      </w:pPr>
      <w:r w:rsidRPr="003F50DC">
        <w:rPr>
          <w:rFonts w:ascii="Arial" w:hAnsi="Arial" w:cs="Arial"/>
          <w:szCs w:val="24"/>
        </w:rPr>
        <w:t xml:space="preserve"> </w:t>
      </w:r>
    </w:p>
    <w:p w14:paraId="0F1D69E4" w14:textId="77777777" w:rsidR="004C2D29" w:rsidRPr="001B744E" w:rsidRDefault="004C2D29">
      <w:pPr>
        <w:spacing w:after="200" w:line="276" w:lineRule="auto"/>
        <w:ind w:firstLine="0"/>
        <w:jc w:val="left"/>
        <w:rPr>
          <w:rFonts w:ascii="Arial" w:eastAsia="Times New Roman" w:hAnsi="Arial" w:cs="Arial"/>
          <w:b/>
          <w:bCs/>
          <w:szCs w:val="24"/>
        </w:rPr>
      </w:pPr>
      <w:r w:rsidRPr="003F50DC">
        <w:rPr>
          <w:rFonts w:ascii="Arial" w:hAnsi="Arial" w:cs="Arial"/>
          <w:szCs w:val="24"/>
        </w:rPr>
        <w:br w:type="page"/>
      </w:r>
    </w:p>
    <w:p w14:paraId="76740087" w14:textId="0CE56534" w:rsidR="008C4D3F" w:rsidRPr="00D27CB6" w:rsidRDefault="00E31582" w:rsidP="00EF4BFA">
      <w:pPr>
        <w:pStyle w:val="Ttulo1"/>
      </w:pPr>
      <w:r w:rsidRPr="00D27CB6">
        <w:lastRenderedPageBreak/>
        <w:t xml:space="preserve"> </w:t>
      </w:r>
      <w:bookmarkStart w:id="12" w:name="_Toc76136913"/>
      <w:r w:rsidR="00CE1CB3">
        <w:rPr>
          <w:caps w:val="0"/>
        </w:rPr>
        <w:t>REFERENCIAL TEÓRICO</w:t>
      </w:r>
      <w:bookmarkEnd w:id="12"/>
    </w:p>
    <w:p w14:paraId="5B453DCB" w14:textId="77777777" w:rsidR="00F874A6" w:rsidRPr="00D27CB6" w:rsidRDefault="00F874A6" w:rsidP="00F874A6"/>
    <w:p w14:paraId="0A606D3D" w14:textId="77777777" w:rsidR="00F874A6" w:rsidRPr="00D27CB6" w:rsidRDefault="00F874A6" w:rsidP="00EF4BFA">
      <w:r w:rsidRPr="00D27CB6">
        <w:t>Deve-se inserir texto entre as seções.</w:t>
      </w:r>
    </w:p>
    <w:p w14:paraId="304B847E" w14:textId="77777777" w:rsidR="008C4D3F" w:rsidRPr="00D27CB6" w:rsidRDefault="008C4D3F" w:rsidP="00996537">
      <w:pPr>
        <w:rPr>
          <w:szCs w:val="24"/>
        </w:rPr>
      </w:pPr>
    </w:p>
    <w:p w14:paraId="5C26AC9D" w14:textId="50578E5E" w:rsidR="008C4D3F" w:rsidRPr="00D27CB6" w:rsidRDefault="00E31582" w:rsidP="00EF4BFA">
      <w:pPr>
        <w:pStyle w:val="Ttulo2"/>
      </w:pPr>
      <w:r w:rsidRPr="00D27CB6">
        <w:t xml:space="preserve"> </w:t>
      </w:r>
      <w:bookmarkStart w:id="13" w:name="_Toc76136914"/>
      <w:r w:rsidR="00CE1CB3">
        <w:rPr>
          <w:caps w:val="0"/>
        </w:rPr>
        <w:t>PROGRAMAÇÃO DE PRODUÇÃO EM FLOW SHOPS</w:t>
      </w:r>
      <w:bookmarkEnd w:id="13"/>
    </w:p>
    <w:p w14:paraId="52B8F0E1" w14:textId="77777777" w:rsidR="008C4D3F" w:rsidRPr="00D27CB6" w:rsidRDefault="008C4D3F" w:rsidP="00996537">
      <w:pPr>
        <w:rPr>
          <w:szCs w:val="24"/>
        </w:rPr>
      </w:pPr>
    </w:p>
    <w:p w14:paraId="1BFDCC85" w14:textId="7CC4B371" w:rsidR="00AA68FF" w:rsidRDefault="00AA68FF" w:rsidP="00AA68FF">
      <w:r>
        <w:t>Working on it :)</w:t>
      </w:r>
    </w:p>
    <w:p w14:paraId="2124F6C8" w14:textId="221C0C88" w:rsidR="00AA68FF" w:rsidRDefault="00AA68FF" w:rsidP="00AA68FF"/>
    <w:p w14:paraId="537ED812" w14:textId="28BBC220" w:rsidR="00AA68FF" w:rsidRPr="00D27CB6" w:rsidRDefault="00AA68FF" w:rsidP="00AA68FF">
      <w:pPr>
        <w:pStyle w:val="Ttulo2"/>
      </w:pPr>
      <w:r>
        <w:t xml:space="preserve"> </w:t>
      </w:r>
      <w:bookmarkStart w:id="14" w:name="_Toc76136915"/>
      <w:r w:rsidR="00CE1CB3">
        <w:rPr>
          <w:caps w:val="0"/>
        </w:rPr>
        <w:t>MODELOS META-HEURÍSTICOS</w:t>
      </w:r>
      <w:bookmarkEnd w:id="14"/>
    </w:p>
    <w:p w14:paraId="443404C1" w14:textId="77777777" w:rsidR="00AA68FF" w:rsidRPr="00D27CB6" w:rsidRDefault="00AA68FF" w:rsidP="00AA68FF">
      <w:pPr>
        <w:rPr>
          <w:szCs w:val="24"/>
        </w:rPr>
      </w:pPr>
    </w:p>
    <w:p w14:paraId="1AA72E44" w14:textId="77777777" w:rsidR="00AA68FF" w:rsidRPr="00D27CB6" w:rsidRDefault="00AA68FF" w:rsidP="00AA68FF">
      <w:r>
        <w:t>Working on it :)</w:t>
      </w:r>
    </w:p>
    <w:p w14:paraId="291987E3" w14:textId="1AA6AB7D" w:rsidR="00AA68FF" w:rsidRDefault="00AA68FF" w:rsidP="00AA68FF"/>
    <w:p w14:paraId="32531DBC" w14:textId="6723E827" w:rsidR="00AA68FF" w:rsidRPr="00D27CB6" w:rsidRDefault="00AA68FF" w:rsidP="00AA68FF">
      <w:pPr>
        <w:pStyle w:val="Ttulo2"/>
      </w:pPr>
      <w:r>
        <w:t xml:space="preserve"> </w:t>
      </w:r>
      <w:bookmarkStart w:id="15" w:name="_Toc76136916"/>
      <w:r w:rsidR="00CE1CB3">
        <w:rPr>
          <w:caps w:val="0"/>
        </w:rPr>
        <w:t>OTIMIZAÇÃO BASEADA EM SIMULAÇÃO</w:t>
      </w:r>
      <w:bookmarkEnd w:id="15"/>
    </w:p>
    <w:p w14:paraId="39A88D57" w14:textId="77777777" w:rsidR="00AA68FF" w:rsidRPr="00D27CB6" w:rsidRDefault="00AA68FF" w:rsidP="00AA68FF">
      <w:pPr>
        <w:rPr>
          <w:szCs w:val="24"/>
        </w:rPr>
      </w:pPr>
    </w:p>
    <w:p w14:paraId="1243067E" w14:textId="678DFD01" w:rsidR="00AA68FF" w:rsidRDefault="00AA68FF" w:rsidP="00AA68FF">
      <w:r>
        <w:t>Working on it :)</w:t>
      </w:r>
    </w:p>
    <w:p w14:paraId="4D2FEB3A" w14:textId="425FDE12" w:rsidR="00CE1CB3" w:rsidRDefault="00CE1CB3" w:rsidP="00AA68FF"/>
    <w:p w14:paraId="72D735BF" w14:textId="0583328A" w:rsidR="00CE1CB3" w:rsidRPr="00D27CB6" w:rsidRDefault="00CE1CB3" w:rsidP="00CE1CB3">
      <w:pPr>
        <w:pStyle w:val="Ttulo3"/>
      </w:pPr>
      <w:r>
        <w:t xml:space="preserve"> </w:t>
      </w:r>
      <w:bookmarkStart w:id="16" w:name="_Toc76136917"/>
      <w:r>
        <w:t>aSBO</w:t>
      </w:r>
      <w:bookmarkEnd w:id="16"/>
    </w:p>
    <w:p w14:paraId="070DAA83" w14:textId="77777777" w:rsidR="00AA68FF" w:rsidRPr="00D27CB6" w:rsidRDefault="00AA68FF" w:rsidP="00AA68FF"/>
    <w:p w14:paraId="4A28DC83" w14:textId="20B13E53" w:rsidR="008C4D3F" w:rsidRPr="00D27CB6" w:rsidRDefault="00A31F7A" w:rsidP="0022260C">
      <w:pPr>
        <w:pStyle w:val="Legenda"/>
      </w:pPr>
      <w:r w:rsidRPr="00D27CB6">
        <w:t>.</w:t>
      </w:r>
    </w:p>
    <w:p w14:paraId="1CA0731F" w14:textId="77777777" w:rsidR="001431D4" w:rsidRPr="00D27CB6" w:rsidRDefault="001431D4" w:rsidP="00996537">
      <w:pPr>
        <w:rPr>
          <w:szCs w:val="24"/>
        </w:rPr>
      </w:pPr>
    </w:p>
    <w:p w14:paraId="526D2475" w14:textId="77777777" w:rsidR="004C2D29" w:rsidRPr="00D27CB6" w:rsidRDefault="004C2D29">
      <w:pPr>
        <w:spacing w:after="200" w:line="276" w:lineRule="auto"/>
        <w:ind w:firstLine="0"/>
        <w:jc w:val="left"/>
        <w:rPr>
          <w:rFonts w:eastAsia="Times New Roman"/>
          <w:b/>
          <w:bCs/>
          <w:szCs w:val="24"/>
        </w:rPr>
      </w:pPr>
      <w:r w:rsidRPr="00D27CB6">
        <w:rPr>
          <w:szCs w:val="24"/>
        </w:rPr>
        <w:br w:type="page"/>
      </w:r>
    </w:p>
    <w:p w14:paraId="401C7F2F" w14:textId="79C0FAD8" w:rsidR="007F08E1" w:rsidRPr="003F50DC" w:rsidRDefault="007F08E1" w:rsidP="00EF4BFA">
      <w:pPr>
        <w:pStyle w:val="Ttulo1"/>
      </w:pPr>
      <w:r w:rsidRPr="003F50DC">
        <w:lastRenderedPageBreak/>
        <w:t xml:space="preserve"> </w:t>
      </w:r>
      <w:bookmarkStart w:id="17" w:name="_Toc76136918"/>
      <w:r w:rsidR="00CE1CB3">
        <w:rPr>
          <w:caps w:val="0"/>
        </w:rPr>
        <w:t>METODOLOGIA</w:t>
      </w:r>
      <w:bookmarkEnd w:id="17"/>
    </w:p>
    <w:p w14:paraId="20481062" w14:textId="77777777" w:rsidR="007F08E1" w:rsidRPr="003F50DC" w:rsidRDefault="007F08E1" w:rsidP="00652FB9">
      <w:pPr>
        <w:rPr>
          <w:rFonts w:ascii="Arial" w:hAnsi="Arial" w:cs="Arial"/>
          <w:szCs w:val="24"/>
        </w:rPr>
      </w:pPr>
    </w:p>
    <w:p w14:paraId="07A93F12" w14:textId="29A8CF23" w:rsidR="00915365" w:rsidRDefault="00AA68FF" w:rsidP="00EF4BFA">
      <w:r>
        <w:t>Working on it :)</w:t>
      </w:r>
      <w:r w:rsidR="00915365" w:rsidRPr="003F50DC">
        <w:t xml:space="preserve"> </w:t>
      </w:r>
    </w:p>
    <w:p w14:paraId="4C1F4782" w14:textId="67071F3D" w:rsidR="00982314" w:rsidRDefault="00982314" w:rsidP="00EF4BFA"/>
    <w:p w14:paraId="17465F46" w14:textId="33471DBB" w:rsidR="00982314" w:rsidRPr="003F50DC" w:rsidRDefault="00982314" w:rsidP="00EF4BFA">
      <w:r>
        <w:t xml:space="preserve">Citar </w:t>
      </w:r>
      <w:r>
        <w:fldChar w:fldCharType="begin" w:fldLock="1"/>
      </w:r>
      <w:r>
        <w:instrText>ADDIN CSL_CITATION {"citationItems":[{"id":"ITEM-1","itemData":{"author":[{"dropping-particle":"","family":"Miguel","given":"Paulo Augusto Cauchick","non-dropping-particle":"","parse-names":false,"suffix":""},{"dropping-particle":"","family":"Fleury","given":"Afonso","non-dropping-particle":"","parse-names":false,"suffix":""},{"dropping-particle":"","family":"Mello","given":"Carlos Henrique Pereira","non-dropping-particle":"","parse-names":false,"suffix":""},{"dropping-particle":"","family":"Nakano","given":"Davi Noboru","non-dropping-particle":"","parse-names":false,"suffix":""},{"dropping-particle":"","family":"Turrioni","given":"João Batista","non-dropping-particle":"","parse-names":false,"suffix":""},{"dropping-particle":"","family":"Ho","given":"Linda Lee","non-dropping-particle":"","parse-names":false,"suffix":""},{"dropping-particle":"","family":"Morabito","given":"Reinaldo","non-dropping-particle":"","parse-names":false,"suffix":""},{"dropping-particle":"","family":"Martins","given":"Roberto Antonio","non-dropping-particle":"","parse-names":false,"suffix":""},{"dropping-particle":"","family":"Pureza","given":"Vitória","non-dropping-particle":"","parse-names":false,"suffix":""}],"edition":"1","editor":[{"dropping-particle":"","family":"Miguel","given":"Paulo Augusto Cauchick","non-dropping-particle":"","parse-names":false,"suffix":""}],"id":"ITEM-1","issued":{"date-parts":[["2010"]]},"number-of-pages":"165-192","publisher":"Elsevier","publisher-place":"Rio de Janeiro","title":"Metodologia de Pesquisa em Engenharia de Produção e Gestão de Operações","type":"book"},"uris":["http://www.mendeley.com/documents/?uuid=eab698f9-9fb7-4e11-ac7e-ee51d4a03d41"]}],"mendeley":{"formattedCitation":"Miguel et al. (2010)","plainTextFormattedCitation":"Miguel et al. (2010)","previouslyFormattedCitation":"(Miguel et al., 2010)"},"properties":{"noteIndex":0},"schema":"https://github.com/citation-style-language/schema/raw/master/csl-citation.json"}</w:instrText>
      </w:r>
      <w:r>
        <w:fldChar w:fldCharType="separate"/>
      </w:r>
      <w:r w:rsidRPr="00982314">
        <w:rPr>
          <w:noProof/>
        </w:rPr>
        <w:t>Miguel et al. (2010)</w:t>
      </w:r>
      <w:r>
        <w:fldChar w:fldCharType="end"/>
      </w:r>
    </w:p>
    <w:p w14:paraId="02E54340" w14:textId="77777777" w:rsidR="00D27CB6" w:rsidRDefault="00D27CB6">
      <w:pPr>
        <w:spacing w:line="240" w:lineRule="auto"/>
        <w:ind w:firstLine="0"/>
        <w:jc w:val="left"/>
        <w:rPr>
          <w:rFonts w:eastAsia="Times New Roman"/>
          <w:b/>
          <w:bCs/>
          <w:caps/>
          <w:szCs w:val="28"/>
        </w:rPr>
      </w:pPr>
      <w:r>
        <w:br w:type="page"/>
      </w:r>
    </w:p>
    <w:p w14:paraId="30519A16" w14:textId="5A989632" w:rsidR="00915365" w:rsidRPr="003F50DC" w:rsidRDefault="00CE1CB3" w:rsidP="00F1361B">
      <w:pPr>
        <w:pStyle w:val="Ttulo1"/>
      </w:pPr>
      <w:bookmarkStart w:id="18" w:name="_Toc76136919"/>
      <w:r>
        <w:rPr>
          <w:caps w:val="0"/>
        </w:rPr>
        <w:lastRenderedPageBreak/>
        <w:t>RESULTADOS E DISCUSSÕES</w:t>
      </w:r>
      <w:bookmarkEnd w:id="18"/>
    </w:p>
    <w:p w14:paraId="4590FB70" w14:textId="77777777" w:rsidR="00915365" w:rsidRPr="003F50DC" w:rsidRDefault="00915365" w:rsidP="00652FB9">
      <w:pPr>
        <w:ind w:firstLine="0"/>
        <w:rPr>
          <w:rFonts w:ascii="Arial" w:hAnsi="Arial" w:cs="Arial"/>
          <w:szCs w:val="24"/>
        </w:rPr>
      </w:pPr>
    </w:p>
    <w:p w14:paraId="660AC011" w14:textId="718CDB27" w:rsidR="00915365" w:rsidRDefault="00AA68FF" w:rsidP="00EF4BFA">
      <w:r>
        <w:t>Working on it :)</w:t>
      </w:r>
      <w:r w:rsidRPr="003F50DC">
        <w:t xml:space="preserve"> </w:t>
      </w:r>
      <w:r w:rsidR="00915365" w:rsidRPr="003F50DC">
        <w:t xml:space="preserve"> </w:t>
      </w:r>
    </w:p>
    <w:p w14:paraId="43C06B6B" w14:textId="47E5B246" w:rsidR="00AA68FF" w:rsidRDefault="00AA68FF" w:rsidP="00EF4BFA"/>
    <w:p w14:paraId="51F50F6E" w14:textId="415DCD4C" w:rsidR="00AA68FF" w:rsidRDefault="00AA68FF">
      <w:pPr>
        <w:spacing w:line="240" w:lineRule="auto"/>
        <w:ind w:firstLine="0"/>
        <w:jc w:val="left"/>
      </w:pPr>
      <w:r>
        <w:br w:type="page"/>
      </w:r>
    </w:p>
    <w:p w14:paraId="569BF3CB" w14:textId="0687A15D" w:rsidR="00AA68FF" w:rsidRPr="003F50DC" w:rsidRDefault="00CE1CB3" w:rsidP="00AA68FF">
      <w:pPr>
        <w:pStyle w:val="Ttulo1"/>
      </w:pPr>
      <w:bookmarkStart w:id="19" w:name="_Toc76136920"/>
      <w:r>
        <w:rPr>
          <w:caps w:val="0"/>
        </w:rPr>
        <w:lastRenderedPageBreak/>
        <w:t>CONCLUSÃO</w:t>
      </w:r>
      <w:bookmarkEnd w:id="19"/>
    </w:p>
    <w:p w14:paraId="37E492BB" w14:textId="77777777" w:rsidR="00AA68FF" w:rsidRPr="003F50DC" w:rsidRDefault="00AA68FF" w:rsidP="00AA68FF">
      <w:pPr>
        <w:rPr>
          <w:rFonts w:ascii="Arial" w:hAnsi="Arial" w:cs="Arial"/>
          <w:szCs w:val="24"/>
        </w:rPr>
      </w:pPr>
    </w:p>
    <w:p w14:paraId="56DDDD8F" w14:textId="77777777" w:rsidR="00AA68FF" w:rsidRPr="003F50DC" w:rsidRDefault="00AA68FF" w:rsidP="00AA68FF">
      <w:r>
        <w:t>Working on it :)</w:t>
      </w:r>
      <w:r w:rsidRPr="003F50DC">
        <w:t xml:space="preserve"> </w:t>
      </w:r>
    </w:p>
    <w:p w14:paraId="09A65A59" w14:textId="44680D19" w:rsidR="0022260C" w:rsidRPr="00AA68FF" w:rsidRDefault="00891F56" w:rsidP="00AA68FF">
      <w:pPr>
        <w:spacing w:line="240" w:lineRule="auto"/>
        <w:ind w:firstLine="0"/>
        <w:jc w:val="left"/>
        <w:rPr>
          <w:rFonts w:eastAsia="Times New Roman"/>
          <w:b/>
          <w:bCs/>
          <w:caps/>
          <w:szCs w:val="28"/>
        </w:rPr>
      </w:pPr>
      <w:r>
        <w:t xml:space="preserve"> </w:t>
      </w:r>
      <w:r w:rsidR="0022260C">
        <w:br w:type="page"/>
      </w:r>
    </w:p>
    <w:p w14:paraId="4DE4CBFE" w14:textId="71404AEF" w:rsidR="008C4D3F" w:rsidRPr="003F50DC" w:rsidRDefault="00CE1CB3" w:rsidP="00EF4BFA">
      <w:pPr>
        <w:pStyle w:val="Ttulo6"/>
      </w:pPr>
      <w:bookmarkStart w:id="20" w:name="_Toc18663907"/>
      <w:bookmarkStart w:id="21" w:name="_Toc18664081"/>
      <w:bookmarkStart w:id="22" w:name="_Toc76136921"/>
      <w:r w:rsidRPr="00EF4BFA">
        <w:lastRenderedPageBreak/>
        <w:t>REFERÊNCIAS</w:t>
      </w:r>
      <w:bookmarkEnd w:id="20"/>
      <w:bookmarkEnd w:id="21"/>
      <w:bookmarkEnd w:id="22"/>
    </w:p>
    <w:p w14:paraId="5D72A9EF" w14:textId="77777777" w:rsidR="0091341C" w:rsidRPr="003F50DC" w:rsidRDefault="0091341C" w:rsidP="00DB67B5">
      <w:pPr>
        <w:ind w:firstLine="0"/>
        <w:rPr>
          <w:rFonts w:ascii="Arial" w:hAnsi="Arial" w:cs="Arial"/>
          <w:highlight w:val="green"/>
        </w:rPr>
      </w:pPr>
    </w:p>
    <w:p w14:paraId="4817E892" w14:textId="77F3BDB7" w:rsidR="00982314" w:rsidRPr="00982314" w:rsidRDefault="00982314" w:rsidP="00982314">
      <w:pPr>
        <w:widowControl w:val="0"/>
        <w:autoSpaceDE w:val="0"/>
        <w:autoSpaceDN w:val="0"/>
        <w:adjustRightInd w:val="0"/>
        <w:spacing w:line="240" w:lineRule="auto"/>
        <w:ind w:firstLine="0"/>
        <w:rPr>
          <w:noProof/>
        </w:rPr>
      </w:pPr>
      <w:r>
        <w:rPr>
          <w:szCs w:val="24"/>
        </w:rPr>
        <w:fldChar w:fldCharType="begin" w:fldLock="1"/>
      </w:r>
      <w:r w:rsidRPr="00FE05F3">
        <w:rPr>
          <w:szCs w:val="24"/>
          <w:lang w:val="es-CO"/>
        </w:rPr>
        <w:instrText xml:space="preserve">ADDIN Mendeley Bibliography CSL_BIBLIOGRAPHY </w:instrText>
      </w:r>
      <w:r>
        <w:rPr>
          <w:szCs w:val="24"/>
        </w:rPr>
        <w:fldChar w:fldCharType="separate"/>
      </w:r>
      <w:r w:rsidRPr="00FE05F3">
        <w:rPr>
          <w:noProof/>
          <w:szCs w:val="24"/>
          <w:lang w:val="es-CO"/>
        </w:rPr>
        <w:t xml:space="preserve">MIGUEL, P. A. C.; FLEURY, A.; MELLO, C. H. P.; et al. </w:t>
      </w:r>
      <w:r w:rsidRPr="00982314">
        <w:rPr>
          <w:b/>
          <w:bCs/>
          <w:noProof/>
          <w:szCs w:val="24"/>
        </w:rPr>
        <w:t>Metodologia de Pesquisa em Engenharia de Produção e Gestão de Operações</w:t>
      </w:r>
      <w:r w:rsidRPr="00982314">
        <w:rPr>
          <w:noProof/>
          <w:szCs w:val="24"/>
        </w:rPr>
        <w:t>. 1</w:t>
      </w:r>
      <w:r w:rsidRPr="00982314">
        <w:rPr>
          <w:noProof/>
          <w:szCs w:val="24"/>
          <w:vertAlign w:val="superscript"/>
        </w:rPr>
        <w:t>o</w:t>
      </w:r>
      <w:r w:rsidRPr="00982314">
        <w:rPr>
          <w:noProof/>
          <w:szCs w:val="24"/>
        </w:rPr>
        <w:t xml:space="preserve"> ed. Rio de Janeiro: Elsevier, 2010.</w:t>
      </w:r>
    </w:p>
    <w:p w14:paraId="29C6A4BC" w14:textId="1A19D3DD" w:rsidR="00982314" w:rsidRPr="00FE05F3" w:rsidRDefault="00982314" w:rsidP="00982314">
      <w:pPr>
        <w:spacing w:line="240" w:lineRule="auto"/>
        <w:ind w:firstLine="0"/>
        <w:jc w:val="left"/>
        <w:rPr>
          <w:szCs w:val="24"/>
        </w:rPr>
      </w:pPr>
      <w:r>
        <w:rPr>
          <w:szCs w:val="24"/>
        </w:rPr>
        <w:fldChar w:fldCharType="end"/>
      </w:r>
    </w:p>
    <w:p w14:paraId="4BEA7770" w14:textId="77777777" w:rsidR="008C4D3F" w:rsidRPr="00FE05F3" w:rsidRDefault="008C4D3F" w:rsidP="008B6D6C">
      <w:pPr>
        <w:spacing w:line="240" w:lineRule="auto"/>
        <w:ind w:firstLine="0"/>
        <w:jc w:val="left"/>
        <w:rPr>
          <w:szCs w:val="24"/>
        </w:rPr>
      </w:pPr>
    </w:p>
    <w:p w14:paraId="7CF4E910" w14:textId="77777777" w:rsidR="00206C77" w:rsidRPr="00FE05F3" w:rsidRDefault="00206C77" w:rsidP="00996537">
      <w:pPr>
        <w:rPr>
          <w:szCs w:val="24"/>
        </w:rPr>
      </w:pPr>
    </w:p>
    <w:p w14:paraId="5A9E01CC" w14:textId="77777777" w:rsidR="00206C77" w:rsidRPr="00FE05F3" w:rsidRDefault="00206C77">
      <w:pPr>
        <w:spacing w:after="200" w:line="276" w:lineRule="auto"/>
        <w:ind w:firstLine="0"/>
        <w:jc w:val="left"/>
        <w:rPr>
          <w:szCs w:val="24"/>
        </w:rPr>
      </w:pPr>
      <w:r w:rsidRPr="00FE05F3">
        <w:rPr>
          <w:szCs w:val="24"/>
        </w:rPr>
        <w:br w:type="page"/>
      </w:r>
    </w:p>
    <w:p w14:paraId="545EAB8F" w14:textId="38BB7342" w:rsidR="008C4D3F" w:rsidRPr="003F50DC" w:rsidRDefault="008C4D3F" w:rsidP="00EF4BFA">
      <w:pPr>
        <w:pStyle w:val="Ttulo6"/>
      </w:pPr>
      <w:bookmarkStart w:id="23" w:name="_Toc18663909"/>
      <w:bookmarkStart w:id="24" w:name="_Toc18664083"/>
      <w:bookmarkStart w:id="25" w:name="_Toc76136922"/>
      <w:r w:rsidRPr="00EF4BFA">
        <w:lastRenderedPageBreak/>
        <w:t>ANEXO</w:t>
      </w:r>
      <w:r w:rsidRPr="003F50DC">
        <w:t xml:space="preserve"> A – </w:t>
      </w:r>
      <w:bookmarkEnd w:id="23"/>
      <w:bookmarkEnd w:id="24"/>
      <w:r w:rsidR="00AA68FF">
        <w:t>Códigos</w:t>
      </w:r>
      <w:bookmarkEnd w:id="25"/>
    </w:p>
    <w:p w14:paraId="4EE85D6C" w14:textId="77777777" w:rsidR="008C4D3F" w:rsidRPr="003F50DC" w:rsidRDefault="008C4D3F" w:rsidP="00996537">
      <w:pPr>
        <w:rPr>
          <w:rFonts w:ascii="Arial" w:hAnsi="Arial" w:cs="Arial"/>
          <w:szCs w:val="24"/>
        </w:rPr>
      </w:pPr>
    </w:p>
    <w:p w14:paraId="4354D538" w14:textId="76A36E54" w:rsidR="0091341C" w:rsidRPr="00D27CB6" w:rsidRDefault="00AA68FF" w:rsidP="0091341C">
      <w:r>
        <w:t>Working on it :)</w:t>
      </w:r>
      <w:r w:rsidR="0091341C" w:rsidRPr="00D27CB6">
        <w:t>.</w:t>
      </w:r>
    </w:p>
    <w:p w14:paraId="2884AF25" w14:textId="77777777" w:rsidR="0091341C" w:rsidRPr="003F50DC" w:rsidRDefault="0091341C" w:rsidP="00996537">
      <w:pPr>
        <w:rPr>
          <w:rFonts w:ascii="Arial" w:hAnsi="Arial" w:cs="Arial"/>
          <w:szCs w:val="24"/>
        </w:rPr>
      </w:pPr>
    </w:p>
    <w:p w14:paraId="053FE434" w14:textId="77777777" w:rsidR="008C4D3F" w:rsidRPr="00D27CB6" w:rsidRDefault="008C4D3F" w:rsidP="00996537">
      <w:pPr>
        <w:rPr>
          <w:szCs w:val="24"/>
        </w:rPr>
      </w:pPr>
    </w:p>
    <w:sectPr w:rsidR="008C4D3F" w:rsidRPr="00D27CB6" w:rsidSect="000D0573">
      <w:headerReference w:type="even" r:id="rId17"/>
      <w:headerReference w:type="default" r:id="rId18"/>
      <w:type w:val="oddPage"/>
      <w:pgSz w:w="11907" w:h="16840" w:code="9"/>
      <w:pgMar w:top="1701" w:right="1134" w:bottom="1134" w:left="1701" w:header="1134" w:footer="1134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81E18F" w14:textId="77777777" w:rsidR="00380EAC" w:rsidRDefault="00380EAC" w:rsidP="00D50385">
      <w:r>
        <w:separator/>
      </w:r>
    </w:p>
  </w:endnote>
  <w:endnote w:type="continuationSeparator" w:id="0">
    <w:p w14:paraId="66310030" w14:textId="77777777" w:rsidR="00380EAC" w:rsidRDefault="00380EAC" w:rsidP="00D5038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7C07C1A" w14:textId="77777777" w:rsidR="00CC7112" w:rsidRDefault="00CC7112">
    <w:pPr>
      <w:pStyle w:val="Rodap"/>
    </w:pPr>
    <w:r>
      <w:t>[Digite texto]</w:t>
    </w:r>
  </w:p>
  <w:p w14:paraId="0E65D52E" w14:textId="77777777" w:rsidR="00CC7112" w:rsidRDefault="00CC7112" w:rsidP="000505A9">
    <w:pPr>
      <w:pStyle w:val="Rodap"/>
      <w:ind w:firstLine="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F9BA7C2" w14:textId="77777777" w:rsidR="00CC7112" w:rsidRDefault="00CC7112" w:rsidP="0071738A">
    <w:pPr>
      <w:pStyle w:val="Rodap"/>
      <w:ind w:firstLine="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42F58E" w14:textId="77777777" w:rsidR="00CC7112" w:rsidRPr="001C1CC6" w:rsidRDefault="00CC7112" w:rsidP="001C1CC6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CCF645" w14:textId="77777777" w:rsidR="00380EAC" w:rsidRDefault="00380EAC" w:rsidP="00AE2E51">
      <w:pPr>
        <w:spacing w:line="240" w:lineRule="auto"/>
        <w:ind w:firstLine="0"/>
      </w:pPr>
      <w:r>
        <w:separator/>
      </w:r>
    </w:p>
  </w:footnote>
  <w:footnote w:type="continuationSeparator" w:id="0">
    <w:p w14:paraId="0DB56C1A" w14:textId="77777777" w:rsidR="00380EAC" w:rsidRDefault="00380EAC" w:rsidP="00D5038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01AFA6" w14:textId="77777777" w:rsidR="00CC7112" w:rsidRPr="004D6311" w:rsidRDefault="00CC7112" w:rsidP="004D6311">
    <w:pPr>
      <w:pStyle w:val="Cabealho"/>
      <w:ind w:firstLine="0"/>
      <w:rPr>
        <w:sz w:val="19"/>
        <w:szCs w:val="19"/>
      </w:rPr>
    </w:pPr>
  </w:p>
  <w:p w14:paraId="6FBC286D" w14:textId="77777777" w:rsidR="00CC7112" w:rsidRDefault="00CC7112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A75C180" w14:textId="77777777" w:rsidR="00CC7112" w:rsidRPr="00FA4DAF" w:rsidRDefault="00CC7112">
    <w:pPr>
      <w:pStyle w:val="Cabealho"/>
      <w:jc w:val="right"/>
      <w:rPr>
        <w:sz w:val="22"/>
      </w:rPr>
    </w:pPr>
  </w:p>
  <w:p w14:paraId="228D21F8" w14:textId="77777777" w:rsidR="00CC7112" w:rsidRDefault="00CC7112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6CB90E0" w14:textId="77777777" w:rsidR="00CC7112" w:rsidRPr="001C1CC6" w:rsidRDefault="00CC7112" w:rsidP="001C1CC6">
    <w:pPr>
      <w:pStyle w:val="Cabealho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DB96F8" w14:textId="77777777" w:rsidR="00CC7112" w:rsidRDefault="00CC7112">
    <w:pPr>
      <w:pStyle w:val="Cabealho"/>
      <w:jc w:val="right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3B9F84" w14:textId="77777777" w:rsidR="00CC7112" w:rsidRPr="00206C77" w:rsidRDefault="00CC7112">
    <w:pPr>
      <w:pStyle w:val="Cabealho"/>
      <w:jc w:val="right"/>
      <w:rPr>
        <w:sz w:val="22"/>
      </w:rPr>
    </w:pPr>
    <w:r w:rsidRPr="00206C77">
      <w:rPr>
        <w:sz w:val="22"/>
      </w:rPr>
      <w:fldChar w:fldCharType="begin"/>
    </w:r>
    <w:r w:rsidRPr="00206C77">
      <w:rPr>
        <w:sz w:val="22"/>
      </w:rPr>
      <w:instrText>PAGE   \* MERGEFORMAT</w:instrText>
    </w:r>
    <w:r w:rsidRPr="00206C77">
      <w:rPr>
        <w:sz w:val="22"/>
      </w:rPr>
      <w:fldChar w:fldCharType="separate"/>
    </w:r>
    <w:r w:rsidR="00D24430">
      <w:rPr>
        <w:noProof/>
        <w:sz w:val="22"/>
      </w:rPr>
      <w:t>24</w:t>
    </w:r>
    <w:r w:rsidRPr="00206C77">
      <w:rPr>
        <w:sz w:val="22"/>
      </w:rPr>
      <w:fldChar w:fldCharType="end"/>
    </w:r>
  </w:p>
  <w:p w14:paraId="32635BE0" w14:textId="77777777" w:rsidR="00CC7112" w:rsidRPr="00206C77" w:rsidRDefault="00CC7112" w:rsidP="00206C77">
    <w:pPr>
      <w:pStyle w:val="Cabealho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F025646" w14:textId="77777777" w:rsidR="00CC7112" w:rsidRPr="00E23FB7" w:rsidRDefault="00CC7112">
    <w:pPr>
      <w:pStyle w:val="Cabealho"/>
      <w:jc w:val="right"/>
      <w:rPr>
        <w:sz w:val="22"/>
      </w:rPr>
    </w:pPr>
    <w:r w:rsidRPr="00E23FB7">
      <w:rPr>
        <w:sz w:val="22"/>
      </w:rPr>
      <w:fldChar w:fldCharType="begin"/>
    </w:r>
    <w:r w:rsidRPr="00E23FB7">
      <w:rPr>
        <w:sz w:val="22"/>
      </w:rPr>
      <w:instrText>PAGE   \* MERGEFORMAT</w:instrText>
    </w:r>
    <w:r w:rsidRPr="00E23FB7">
      <w:rPr>
        <w:sz w:val="22"/>
      </w:rPr>
      <w:fldChar w:fldCharType="separate"/>
    </w:r>
    <w:r w:rsidR="00D24430">
      <w:rPr>
        <w:noProof/>
        <w:sz w:val="22"/>
      </w:rPr>
      <w:t>25</w:t>
    </w:r>
    <w:r w:rsidRPr="00E23FB7">
      <w:rPr>
        <w:sz w:val="22"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4473A6"/>
    <w:multiLevelType w:val="hybridMultilevel"/>
    <w:tmpl w:val="E680775A"/>
    <w:lvl w:ilvl="0" w:tplc="E67A5A10">
      <w:start w:val="1"/>
      <w:numFmt w:val="decimal"/>
      <w:lvlText w:val="%1.1"/>
      <w:lvlJc w:val="left"/>
      <w:pPr>
        <w:ind w:left="501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581" w:hanging="360"/>
      </w:pPr>
    </w:lvl>
    <w:lvl w:ilvl="2" w:tplc="0416001B" w:tentative="1">
      <w:start w:val="1"/>
      <w:numFmt w:val="lowerRoman"/>
      <w:lvlText w:val="%3."/>
      <w:lvlJc w:val="right"/>
      <w:pPr>
        <w:ind w:left="2301" w:hanging="180"/>
      </w:pPr>
    </w:lvl>
    <w:lvl w:ilvl="3" w:tplc="0416000F" w:tentative="1">
      <w:start w:val="1"/>
      <w:numFmt w:val="decimal"/>
      <w:lvlText w:val="%4."/>
      <w:lvlJc w:val="left"/>
      <w:pPr>
        <w:ind w:left="3021" w:hanging="360"/>
      </w:pPr>
    </w:lvl>
    <w:lvl w:ilvl="4" w:tplc="04160019" w:tentative="1">
      <w:start w:val="1"/>
      <w:numFmt w:val="lowerLetter"/>
      <w:lvlText w:val="%5."/>
      <w:lvlJc w:val="left"/>
      <w:pPr>
        <w:ind w:left="3741" w:hanging="360"/>
      </w:pPr>
    </w:lvl>
    <w:lvl w:ilvl="5" w:tplc="0416001B" w:tentative="1">
      <w:start w:val="1"/>
      <w:numFmt w:val="lowerRoman"/>
      <w:lvlText w:val="%6."/>
      <w:lvlJc w:val="right"/>
      <w:pPr>
        <w:ind w:left="4461" w:hanging="180"/>
      </w:pPr>
    </w:lvl>
    <w:lvl w:ilvl="6" w:tplc="0416000F" w:tentative="1">
      <w:start w:val="1"/>
      <w:numFmt w:val="decimal"/>
      <w:lvlText w:val="%7."/>
      <w:lvlJc w:val="left"/>
      <w:pPr>
        <w:ind w:left="5181" w:hanging="360"/>
      </w:pPr>
    </w:lvl>
    <w:lvl w:ilvl="7" w:tplc="04160019" w:tentative="1">
      <w:start w:val="1"/>
      <w:numFmt w:val="lowerLetter"/>
      <w:lvlText w:val="%8."/>
      <w:lvlJc w:val="left"/>
      <w:pPr>
        <w:ind w:left="5901" w:hanging="360"/>
      </w:pPr>
    </w:lvl>
    <w:lvl w:ilvl="8" w:tplc="0416001B" w:tentative="1">
      <w:start w:val="1"/>
      <w:numFmt w:val="lowerRoman"/>
      <w:lvlText w:val="%9."/>
      <w:lvlJc w:val="right"/>
      <w:pPr>
        <w:ind w:left="6621" w:hanging="180"/>
      </w:pPr>
    </w:lvl>
  </w:abstractNum>
  <w:abstractNum w:abstractNumId="1" w15:restartNumberingAfterBreak="0">
    <w:nsid w:val="0DCF5F13"/>
    <w:multiLevelType w:val="hybridMultilevel"/>
    <w:tmpl w:val="38A0D2DC"/>
    <w:lvl w:ilvl="0" w:tplc="04160017">
      <w:start w:val="1"/>
      <w:numFmt w:val="lowerLetter"/>
      <w:lvlText w:val="%1)"/>
      <w:lvlJc w:val="left"/>
      <w:pPr>
        <w:ind w:left="1571" w:hanging="360"/>
      </w:pPr>
      <w:rPr>
        <w:rFonts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2" w15:restartNumberingAfterBreak="0">
    <w:nsid w:val="0F030B0F"/>
    <w:multiLevelType w:val="hybridMultilevel"/>
    <w:tmpl w:val="88C6959A"/>
    <w:lvl w:ilvl="0" w:tplc="04160017">
      <w:start w:val="1"/>
      <w:numFmt w:val="lowerLetter"/>
      <w:lvlText w:val="%1)"/>
      <w:lvlJc w:val="left"/>
      <w:pPr>
        <w:ind w:left="1070" w:hanging="360"/>
      </w:pPr>
    </w:lvl>
    <w:lvl w:ilvl="1" w:tplc="87A4336A">
      <w:start w:val="1"/>
      <w:numFmt w:val="bullet"/>
      <w:lvlText w:val=""/>
      <w:lvlJc w:val="left"/>
      <w:pPr>
        <w:ind w:left="1442" w:hanging="360"/>
      </w:pPr>
      <w:rPr>
        <w:rFonts w:ascii="Symbol" w:hAnsi="Symbol" w:hint="default"/>
      </w:rPr>
    </w:lvl>
    <w:lvl w:ilvl="2" w:tplc="0416001B" w:tentative="1">
      <w:start w:val="1"/>
      <w:numFmt w:val="lowerRoman"/>
      <w:lvlText w:val="%3."/>
      <w:lvlJc w:val="right"/>
      <w:pPr>
        <w:ind w:left="2162" w:hanging="180"/>
      </w:pPr>
    </w:lvl>
    <w:lvl w:ilvl="3" w:tplc="0416000F" w:tentative="1">
      <w:start w:val="1"/>
      <w:numFmt w:val="decimal"/>
      <w:lvlText w:val="%4."/>
      <w:lvlJc w:val="left"/>
      <w:pPr>
        <w:ind w:left="2882" w:hanging="360"/>
      </w:pPr>
    </w:lvl>
    <w:lvl w:ilvl="4" w:tplc="04160019" w:tentative="1">
      <w:start w:val="1"/>
      <w:numFmt w:val="lowerLetter"/>
      <w:lvlText w:val="%5."/>
      <w:lvlJc w:val="left"/>
      <w:pPr>
        <w:ind w:left="3602" w:hanging="360"/>
      </w:pPr>
    </w:lvl>
    <w:lvl w:ilvl="5" w:tplc="0416001B" w:tentative="1">
      <w:start w:val="1"/>
      <w:numFmt w:val="lowerRoman"/>
      <w:lvlText w:val="%6."/>
      <w:lvlJc w:val="right"/>
      <w:pPr>
        <w:ind w:left="4322" w:hanging="180"/>
      </w:pPr>
    </w:lvl>
    <w:lvl w:ilvl="6" w:tplc="0416000F" w:tentative="1">
      <w:start w:val="1"/>
      <w:numFmt w:val="decimal"/>
      <w:lvlText w:val="%7."/>
      <w:lvlJc w:val="left"/>
      <w:pPr>
        <w:ind w:left="5042" w:hanging="360"/>
      </w:pPr>
    </w:lvl>
    <w:lvl w:ilvl="7" w:tplc="04160019" w:tentative="1">
      <w:start w:val="1"/>
      <w:numFmt w:val="lowerLetter"/>
      <w:lvlText w:val="%8."/>
      <w:lvlJc w:val="left"/>
      <w:pPr>
        <w:ind w:left="5762" w:hanging="360"/>
      </w:pPr>
    </w:lvl>
    <w:lvl w:ilvl="8" w:tplc="0416001B" w:tentative="1">
      <w:start w:val="1"/>
      <w:numFmt w:val="lowerRoman"/>
      <w:lvlText w:val="%9."/>
      <w:lvlJc w:val="right"/>
      <w:pPr>
        <w:ind w:left="6482" w:hanging="180"/>
      </w:pPr>
    </w:lvl>
  </w:abstractNum>
  <w:abstractNum w:abstractNumId="3" w15:restartNumberingAfterBreak="0">
    <w:nsid w:val="17141169"/>
    <w:multiLevelType w:val="hybridMultilevel"/>
    <w:tmpl w:val="E58CAF98"/>
    <w:lvl w:ilvl="0" w:tplc="04160017">
      <w:start w:val="1"/>
      <w:numFmt w:val="lowerLetter"/>
      <w:lvlText w:val="%1)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4" w15:restartNumberingAfterBreak="0">
    <w:nsid w:val="30DE79C9"/>
    <w:multiLevelType w:val="hybridMultilevel"/>
    <w:tmpl w:val="F23EF360"/>
    <w:lvl w:ilvl="0" w:tplc="04160017">
      <w:start w:val="1"/>
      <w:numFmt w:val="lowerLetter"/>
      <w:lvlText w:val="%1)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5" w15:restartNumberingAfterBreak="0">
    <w:nsid w:val="339403BD"/>
    <w:multiLevelType w:val="hybridMultilevel"/>
    <w:tmpl w:val="43F0B0E8"/>
    <w:lvl w:ilvl="0" w:tplc="04160017">
      <w:start w:val="1"/>
      <w:numFmt w:val="lowerLetter"/>
      <w:lvlText w:val="%1)"/>
      <w:lvlJc w:val="left"/>
      <w:pPr>
        <w:ind w:left="1287" w:hanging="360"/>
      </w:p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 w15:restartNumberingAfterBreak="0">
    <w:nsid w:val="3BDF1407"/>
    <w:multiLevelType w:val="multilevel"/>
    <w:tmpl w:val="1654DC1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482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976" w:hanging="1440"/>
      </w:pPr>
      <w:rPr>
        <w:rFonts w:hint="default"/>
      </w:rPr>
    </w:lvl>
  </w:abstractNum>
  <w:abstractNum w:abstractNumId="7" w15:restartNumberingAfterBreak="0">
    <w:nsid w:val="48744C67"/>
    <w:multiLevelType w:val="hybridMultilevel"/>
    <w:tmpl w:val="896A30F4"/>
    <w:lvl w:ilvl="0" w:tplc="04160017">
      <w:start w:val="1"/>
      <w:numFmt w:val="lowerLetter"/>
      <w:lvlText w:val="%1)"/>
      <w:lvlJc w:val="left"/>
      <w:pPr>
        <w:ind w:left="1287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 w15:restartNumberingAfterBreak="0">
    <w:nsid w:val="4C191426"/>
    <w:multiLevelType w:val="hybridMultilevel"/>
    <w:tmpl w:val="6D7CC2E8"/>
    <w:lvl w:ilvl="0" w:tplc="04160001">
      <w:start w:val="1"/>
      <w:numFmt w:val="bullet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9" w15:restartNumberingAfterBreak="0">
    <w:nsid w:val="4C2A28DC"/>
    <w:multiLevelType w:val="hybridMultilevel"/>
    <w:tmpl w:val="954ADF9A"/>
    <w:lvl w:ilvl="0" w:tplc="CB8EA40A">
      <w:start w:val="1"/>
      <w:numFmt w:val="decimal"/>
      <w:lvlText w:val="%1"/>
      <w:lvlJc w:val="left"/>
      <w:pPr>
        <w:ind w:left="720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94174C"/>
    <w:multiLevelType w:val="multilevel"/>
    <w:tmpl w:val="3DD2026A"/>
    <w:lvl w:ilvl="0">
      <w:start w:val="1"/>
      <w:numFmt w:val="decimal"/>
      <w:pStyle w:val="Ttulo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6AB56586"/>
    <w:multiLevelType w:val="hybridMultilevel"/>
    <w:tmpl w:val="1DD82A9A"/>
    <w:lvl w:ilvl="0" w:tplc="17B6F850">
      <w:start w:val="1"/>
      <w:numFmt w:val="decimal"/>
      <w:lvlText w:val="%1.1.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EC41A5D"/>
    <w:multiLevelType w:val="hybridMultilevel"/>
    <w:tmpl w:val="0F8A7ED8"/>
    <w:lvl w:ilvl="0" w:tplc="0416000F">
      <w:start w:val="1"/>
      <w:numFmt w:val="decimal"/>
      <w:lvlText w:val="%1."/>
      <w:lvlJc w:val="left"/>
      <w:pPr>
        <w:ind w:left="1287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3" w15:restartNumberingAfterBreak="0">
    <w:nsid w:val="7CC867D9"/>
    <w:multiLevelType w:val="hybridMultilevel"/>
    <w:tmpl w:val="C1A0B2AA"/>
    <w:lvl w:ilvl="0" w:tplc="9438A7B2">
      <w:start w:val="1"/>
      <w:numFmt w:val="decimal"/>
      <w:lvlText w:val="%1.1.1.1"/>
      <w:lvlJc w:val="left"/>
      <w:pPr>
        <w:ind w:left="1287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4" w15:restartNumberingAfterBreak="0">
    <w:nsid w:val="7D002EE3"/>
    <w:multiLevelType w:val="hybridMultilevel"/>
    <w:tmpl w:val="507C2DD0"/>
    <w:lvl w:ilvl="0" w:tplc="0E5E8282">
      <w:start w:val="1"/>
      <w:numFmt w:val="bullet"/>
      <w:pStyle w:val="SemEspaamento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 w15:restartNumberingAfterBreak="0">
    <w:nsid w:val="7FE84A51"/>
    <w:multiLevelType w:val="hybridMultilevel"/>
    <w:tmpl w:val="C97AEF1A"/>
    <w:lvl w:ilvl="0" w:tplc="0846AE1C">
      <w:start w:val="1"/>
      <w:numFmt w:val="decimal"/>
      <w:lvlText w:val="%1.1.1.1.1"/>
      <w:lvlJc w:val="left"/>
      <w:pPr>
        <w:ind w:left="1287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num w:numId="1">
    <w:abstractNumId w:val="9"/>
  </w:num>
  <w:num w:numId="2">
    <w:abstractNumId w:val="0"/>
  </w:num>
  <w:num w:numId="3">
    <w:abstractNumId w:val="11"/>
  </w:num>
  <w:num w:numId="4">
    <w:abstractNumId w:val="13"/>
  </w:num>
  <w:num w:numId="5">
    <w:abstractNumId w:val="15"/>
  </w:num>
  <w:num w:numId="6">
    <w:abstractNumId w:val="10"/>
  </w:num>
  <w:num w:numId="7">
    <w:abstractNumId w:val="6"/>
  </w:num>
  <w:num w:numId="8">
    <w:abstractNumId w:val="2"/>
  </w:num>
  <w:num w:numId="9">
    <w:abstractNumId w:val="5"/>
  </w:num>
  <w:num w:numId="10">
    <w:abstractNumId w:val="8"/>
  </w:num>
  <w:num w:numId="11">
    <w:abstractNumId w:val="1"/>
  </w:num>
  <w:num w:numId="12">
    <w:abstractNumId w:val="3"/>
  </w:num>
  <w:num w:numId="13">
    <w:abstractNumId w:val="4"/>
  </w:num>
  <w:num w:numId="14">
    <w:abstractNumId w:val="14"/>
  </w:num>
  <w:num w:numId="15">
    <w:abstractNumId w:val="12"/>
  </w:num>
  <w:num w:numId="16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defaultTabStop w:val="0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656FA1"/>
    <w:rsid w:val="00003426"/>
    <w:rsid w:val="00011BDA"/>
    <w:rsid w:val="00044723"/>
    <w:rsid w:val="000505A9"/>
    <w:rsid w:val="00052C71"/>
    <w:rsid w:val="00056213"/>
    <w:rsid w:val="000928C2"/>
    <w:rsid w:val="000C6E65"/>
    <w:rsid w:val="000D0573"/>
    <w:rsid w:val="000D0DBB"/>
    <w:rsid w:val="000D16A6"/>
    <w:rsid w:val="000D4885"/>
    <w:rsid w:val="000E14A6"/>
    <w:rsid w:val="000E79A5"/>
    <w:rsid w:val="000F12EC"/>
    <w:rsid w:val="001020CA"/>
    <w:rsid w:val="001260D4"/>
    <w:rsid w:val="001336C8"/>
    <w:rsid w:val="00133F15"/>
    <w:rsid w:val="00137E1E"/>
    <w:rsid w:val="001431D4"/>
    <w:rsid w:val="00144F90"/>
    <w:rsid w:val="00157B63"/>
    <w:rsid w:val="00190B8F"/>
    <w:rsid w:val="001928CF"/>
    <w:rsid w:val="001B744E"/>
    <w:rsid w:val="001C1CC6"/>
    <w:rsid w:val="001C5573"/>
    <w:rsid w:val="001C5F74"/>
    <w:rsid w:val="001D65D5"/>
    <w:rsid w:val="001D67FA"/>
    <w:rsid w:val="001D7C16"/>
    <w:rsid w:val="001E2A36"/>
    <w:rsid w:val="001E477E"/>
    <w:rsid w:val="00200C16"/>
    <w:rsid w:val="00202F03"/>
    <w:rsid w:val="00206C77"/>
    <w:rsid w:val="0022260C"/>
    <w:rsid w:val="00233C13"/>
    <w:rsid w:val="0025368D"/>
    <w:rsid w:val="00273158"/>
    <w:rsid w:val="00276197"/>
    <w:rsid w:val="002A28E0"/>
    <w:rsid w:val="002A5301"/>
    <w:rsid w:val="002E710D"/>
    <w:rsid w:val="002F0C88"/>
    <w:rsid w:val="002F0CF5"/>
    <w:rsid w:val="003066A0"/>
    <w:rsid w:val="00331917"/>
    <w:rsid w:val="00337DED"/>
    <w:rsid w:val="0034592E"/>
    <w:rsid w:val="00377039"/>
    <w:rsid w:val="00380EAC"/>
    <w:rsid w:val="00383AFE"/>
    <w:rsid w:val="003E6062"/>
    <w:rsid w:val="003F50DC"/>
    <w:rsid w:val="00403FEA"/>
    <w:rsid w:val="00427560"/>
    <w:rsid w:val="00427811"/>
    <w:rsid w:val="004445E2"/>
    <w:rsid w:val="004471FB"/>
    <w:rsid w:val="00460C9D"/>
    <w:rsid w:val="004624C0"/>
    <w:rsid w:val="00463323"/>
    <w:rsid w:val="00467B2C"/>
    <w:rsid w:val="00476BE6"/>
    <w:rsid w:val="00477036"/>
    <w:rsid w:val="00486FCB"/>
    <w:rsid w:val="004912D3"/>
    <w:rsid w:val="00491A45"/>
    <w:rsid w:val="00493BEF"/>
    <w:rsid w:val="0049508C"/>
    <w:rsid w:val="004A2C3C"/>
    <w:rsid w:val="004A4FC8"/>
    <w:rsid w:val="004A65E6"/>
    <w:rsid w:val="004B1B59"/>
    <w:rsid w:val="004B2A19"/>
    <w:rsid w:val="004B2F87"/>
    <w:rsid w:val="004B6A0F"/>
    <w:rsid w:val="004C2D29"/>
    <w:rsid w:val="004D6076"/>
    <w:rsid w:val="004D6311"/>
    <w:rsid w:val="004F0246"/>
    <w:rsid w:val="0050153D"/>
    <w:rsid w:val="00507C5B"/>
    <w:rsid w:val="00520828"/>
    <w:rsid w:val="00523E7C"/>
    <w:rsid w:val="005256D0"/>
    <w:rsid w:val="00534327"/>
    <w:rsid w:val="00537CA5"/>
    <w:rsid w:val="005468AE"/>
    <w:rsid w:val="005504CA"/>
    <w:rsid w:val="00550FA7"/>
    <w:rsid w:val="00554A68"/>
    <w:rsid w:val="00564FC7"/>
    <w:rsid w:val="00574D61"/>
    <w:rsid w:val="005963E6"/>
    <w:rsid w:val="005A22F2"/>
    <w:rsid w:val="005A6AAA"/>
    <w:rsid w:val="005B35F0"/>
    <w:rsid w:val="005C0161"/>
    <w:rsid w:val="005D36C5"/>
    <w:rsid w:val="00600E8A"/>
    <w:rsid w:val="00611D61"/>
    <w:rsid w:val="00614C92"/>
    <w:rsid w:val="00626268"/>
    <w:rsid w:val="0062668B"/>
    <w:rsid w:val="00631BF8"/>
    <w:rsid w:val="00632BF0"/>
    <w:rsid w:val="006330F8"/>
    <w:rsid w:val="0063452D"/>
    <w:rsid w:val="00644E0C"/>
    <w:rsid w:val="00652FB9"/>
    <w:rsid w:val="00656FA1"/>
    <w:rsid w:val="00674A72"/>
    <w:rsid w:val="00675DBD"/>
    <w:rsid w:val="00685408"/>
    <w:rsid w:val="006978BE"/>
    <w:rsid w:val="006A5A13"/>
    <w:rsid w:val="006B65E2"/>
    <w:rsid w:val="006D0FA8"/>
    <w:rsid w:val="006D1FB2"/>
    <w:rsid w:val="006E2A86"/>
    <w:rsid w:val="007003C6"/>
    <w:rsid w:val="007024E6"/>
    <w:rsid w:val="007025B8"/>
    <w:rsid w:val="0071185D"/>
    <w:rsid w:val="00715E55"/>
    <w:rsid w:val="007160A3"/>
    <w:rsid w:val="0071738A"/>
    <w:rsid w:val="00722712"/>
    <w:rsid w:val="00725543"/>
    <w:rsid w:val="00740079"/>
    <w:rsid w:val="007413F7"/>
    <w:rsid w:val="00743E8D"/>
    <w:rsid w:val="0074580E"/>
    <w:rsid w:val="0074655C"/>
    <w:rsid w:val="00750BCC"/>
    <w:rsid w:val="00765666"/>
    <w:rsid w:val="0079148C"/>
    <w:rsid w:val="0079491E"/>
    <w:rsid w:val="007A34D1"/>
    <w:rsid w:val="007A584A"/>
    <w:rsid w:val="007E3EEA"/>
    <w:rsid w:val="007E7647"/>
    <w:rsid w:val="007F08E1"/>
    <w:rsid w:val="00810683"/>
    <w:rsid w:val="008202C6"/>
    <w:rsid w:val="0082313C"/>
    <w:rsid w:val="00827857"/>
    <w:rsid w:val="00840474"/>
    <w:rsid w:val="00846550"/>
    <w:rsid w:val="00851D8D"/>
    <w:rsid w:val="0085497D"/>
    <w:rsid w:val="00874594"/>
    <w:rsid w:val="00891F56"/>
    <w:rsid w:val="008A1C8F"/>
    <w:rsid w:val="008A319D"/>
    <w:rsid w:val="008A4FFB"/>
    <w:rsid w:val="008B5267"/>
    <w:rsid w:val="008B6D6C"/>
    <w:rsid w:val="008B7422"/>
    <w:rsid w:val="008C4D3F"/>
    <w:rsid w:val="008E20D5"/>
    <w:rsid w:val="008E4164"/>
    <w:rsid w:val="0091341C"/>
    <w:rsid w:val="00915365"/>
    <w:rsid w:val="00916C98"/>
    <w:rsid w:val="00976DA0"/>
    <w:rsid w:val="00980AD2"/>
    <w:rsid w:val="00982314"/>
    <w:rsid w:val="00993DD3"/>
    <w:rsid w:val="00996537"/>
    <w:rsid w:val="009B0F7C"/>
    <w:rsid w:val="009B66DA"/>
    <w:rsid w:val="009D3A47"/>
    <w:rsid w:val="009D4AA1"/>
    <w:rsid w:val="009D7965"/>
    <w:rsid w:val="009F32D7"/>
    <w:rsid w:val="009F5E41"/>
    <w:rsid w:val="00A036C6"/>
    <w:rsid w:val="00A31F7A"/>
    <w:rsid w:val="00A36E7C"/>
    <w:rsid w:val="00A37B4F"/>
    <w:rsid w:val="00A52D0D"/>
    <w:rsid w:val="00A61939"/>
    <w:rsid w:val="00A659C8"/>
    <w:rsid w:val="00A82359"/>
    <w:rsid w:val="00AA68FF"/>
    <w:rsid w:val="00AB1994"/>
    <w:rsid w:val="00AB7913"/>
    <w:rsid w:val="00AD0EF3"/>
    <w:rsid w:val="00AE2E51"/>
    <w:rsid w:val="00AE5706"/>
    <w:rsid w:val="00AF10F7"/>
    <w:rsid w:val="00AF1906"/>
    <w:rsid w:val="00AF73E9"/>
    <w:rsid w:val="00B017AB"/>
    <w:rsid w:val="00B034EC"/>
    <w:rsid w:val="00B065B1"/>
    <w:rsid w:val="00B120AA"/>
    <w:rsid w:val="00B57E1B"/>
    <w:rsid w:val="00B67D07"/>
    <w:rsid w:val="00B84EC5"/>
    <w:rsid w:val="00B92443"/>
    <w:rsid w:val="00B94D56"/>
    <w:rsid w:val="00BC6D2F"/>
    <w:rsid w:val="00BE601A"/>
    <w:rsid w:val="00BF2FEC"/>
    <w:rsid w:val="00C077A1"/>
    <w:rsid w:val="00C207B8"/>
    <w:rsid w:val="00C23E6A"/>
    <w:rsid w:val="00C30F15"/>
    <w:rsid w:val="00C473DA"/>
    <w:rsid w:val="00C506F6"/>
    <w:rsid w:val="00C53EDF"/>
    <w:rsid w:val="00C5523C"/>
    <w:rsid w:val="00C56680"/>
    <w:rsid w:val="00C75240"/>
    <w:rsid w:val="00C8029D"/>
    <w:rsid w:val="00C84BF7"/>
    <w:rsid w:val="00C8686E"/>
    <w:rsid w:val="00CA5D3F"/>
    <w:rsid w:val="00CC1CE1"/>
    <w:rsid w:val="00CC2EDA"/>
    <w:rsid w:val="00CC7112"/>
    <w:rsid w:val="00CD0E90"/>
    <w:rsid w:val="00CE1CB3"/>
    <w:rsid w:val="00CE4B4F"/>
    <w:rsid w:val="00CF7BDE"/>
    <w:rsid w:val="00D033EF"/>
    <w:rsid w:val="00D04864"/>
    <w:rsid w:val="00D24430"/>
    <w:rsid w:val="00D252F3"/>
    <w:rsid w:val="00D27CB6"/>
    <w:rsid w:val="00D331AF"/>
    <w:rsid w:val="00D50281"/>
    <w:rsid w:val="00D50385"/>
    <w:rsid w:val="00D52E6A"/>
    <w:rsid w:val="00D57937"/>
    <w:rsid w:val="00D634F7"/>
    <w:rsid w:val="00D64BE9"/>
    <w:rsid w:val="00D64C4C"/>
    <w:rsid w:val="00D719A2"/>
    <w:rsid w:val="00D71AD2"/>
    <w:rsid w:val="00D959D4"/>
    <w:rsid w:val="00D9627A"/>
    <w:rsid w:val="00DA7614"/>
    <w:rsid w:val="00DB56EE"/>
    <w:rsid w:val="00DB67B5"/>
    <w:rsid w:val="00DB6A9E"/>
    <w:rsid w:val="00DC4884"/>
    <w:rsid w:val="00DC527A"/>
    <w:rsid w:val="00DC53A7"/>
    <w:rsid w:val="00DD0B27"/>
    <w:rsid w:val="00DD2168"/>
    <w:rsid w:val="00E05F23"/>
    <w:rsid w:val="00E05F99"/>
    <w:rsid w:val="00E216C1"/>
    <w:rsid w:val="00E23FB7"/>
    <w:rsid w:val="00E31582"/>
    <w:rsid w:val="00E41B97"/>
    <w:rsid w:val="00E61888"/>
    <w:rsid w:val="00E638FB"/>
    <w:rsid w:val="00E773CB"/>
    <w:rsid w:val="00E85FA3"/>
    <w:rsid w:val="00EB3BF0"/>
    <w:rsid w:val="00EC1F6B"/>
    <w:rsid w:val="00EE016A"/>
    <w:rsid w:val="00EE5D42"/>
    <w:rsid w:val="00EF3BFB"/>
    <w:rsid w:val="00EF4BFA"/>
    <w:rsid w:val="00EF5EE7"/>
    <w:rsid w:val="00F10514"/>
    <w:rsid w:val="00F113F9"/>
    <w:rsid w:val="00F1361B"/>
    <w:rsid w:val="00F41552"/>
    <w:rsid w:val="00F415BE"/>
    <w:rsid w:val="00F519E2"/>
    <w:rsid w:val="00F579AE"/>
    <w:rsid w:val="00F65A5A"/>
    <w:rsid w:val="00F874A6"/>
    <w:rsid w:val="00F95922"/>
    <w:rsid w:val="00FA4403"/>
    <w:rsid w:val="00FA4DAF"/>
    <w:rsid w:val="00FA5F7D"/>
    <w:rsid w:val="00FE05F3"/>
    <w:rsid w:val="00FE7AE4"/>
    <w:rsid w:val="00FF0519"/>
    <w:rsid w:val="00FF1FD4"/>
    <w:rsid w:val="00FF7C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7FC9E27"/>
  <w15:docId w15:val="{1AF659F9-3514-40F9-914F-4D9F8A987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libri" w:eastAsia="Calibri" w:hAnsi="Calibri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F2FEC"/>
    <w:pPr>
      <w:spacing w:line="360" w:lineRule="auto"/>
      <w:ind w:firstLine="851"/>
      <w:jc w:val="both"/>
    </w:pPr>
    <w:rPr>
      <w:rFonts w:ascii="Times New Roman" w:hAnsi="Times New Roman"/>
      <w:sz w:val="24"/>
      <w:szCs w:val="22"/>
    </w:rPr>
  </w:style>
  <w:style w:type="paragraph" w:styleId="Ttulo1">
    <w:name w:val="heading 1"/>
    <w:basedOn w:val="Normal"/>
    <w:next w:val="Normal"/>
    <w:link w:val="Ttulo1Char"/>
    <w:uiPriority w:val="9"/>
    <w:qFormat/>
    <w:rsid w:val="00F65A5A"/>
    <w:pPr>
      <w:keepNext/>
      <w:keepLines/>
      <w:numPr>
        <w:numId w:val="6"/>
      </w:numPr>
      <w:tabs>
        <w:tab w:val="left" w:pos="170"/>
      </w:tabs>
      <w:ind w:left="0" w:firstLine="0"/>
      <w:jc w:val="left"/>
      <w:outlineLvl w:val="0"/>
    </w:pPr>
    <w:rPr>
      <w:rFonts w:eastAsia="Times New Roman"/>
      <w:b/>
      <w:bCs/>
      <w:caps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F65A5A"/>
    <w:pPr>
      <w:keepNext/>
      <w:keepLines/>
      <w:numPr>
        <w:ilvl w:val="1"/>
        <w:numId w:val="6"/>
      </w:numPr>
      <w:tabs>
        <w:tab w:val="left" w:pos="170"/>
      </w:tabs>
      <w:ind w:left="0" w:firstLine="0"/>
      <w:jc w:val="left"/>
      <w:outlineLvl w:val="1"/>
    </w:pPr>
    <w:rPr>
      <w:rFonts w:eastAsia="Times New Roman"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F65A5A"/>
    <w:pPr>
      <w:keepNext/>
      <w:keepLines/>
      <w:numPr>
        <w:ilvl w:val="2"/>
        <w:numId w:val="6"/>
      </w:numPr>
      <w:tabs>
        <w:tab w:val="left" w:pos="170"/>
      </w:tabs>
      <w:ind w:left="0" w:firstLine="0"/>
      <w:jc w:val="left"/>
      <w:outlineLvl w:val="2"/>
    </w:pPr>
    <w:rPr>
      <w:rFonts w:eastAsia="Times New Roman"/>
      <w:b/>
      <w:bCs/>
    </w:rPr>
  </w:style>
  <w:style w:type="paragraph" w:styleId="Ttulo4">
    <w:name w:val="heading 4"/>
    <w:basedOn w:val="Normal"/>
    <w:next w:val="Normal"/>
    <w:link w:val="Ttulo4Char"/>
    <w:autoRedefine/>
    <w:uiPriority w:val="9"/>
    <w:unhideWhenUsed/>
    <w:qFormat/>
    <w:rsid w:val="00C8029D"/>
    <w:pPr>
      <w:keepNext/>
      <w:keepLines/>
      <w:numPr>
        <w:ilvl w:val="3"/>
        <w:numId w:val="6"/>
      </w:numPr>
      <w:tabs>
        <w:tab w:val="left" w:pos="170"/>
      </w:tabs>
      <w:ind w:left="0" w:firstLine="0"/>
      <w:jc w:val="left"/>
      <w:outlineLvl w:val="3"/>
    </w:pPr>
    <w:rPr>
      <w:rFonts w:eastAsia="Times New Roman"/>
      <w:bCs/>
      <w:i/>
      <w:iCs/>
    </w:rPr>
  </w:style>
  <w:style w:type="paragraph" w:styleId="Ttulo5">
    <w:name w:val="heading 5"/>
    <w:basedOn w:val="Normal"/>
    <w:next w:val="Normal"/>
    <w:link w:val="Ttulo5Char"/>
    <w:autoRedefine/>
    <w:uiPriority w:val="9"/>
    <w:unhideWhenUsed/>
    <w:qFormat/>
    <w:rsid w:val="0025368D"/>
    <w:pPr>
      <w:keepNext/>
      <w:keepLines/>
      <w:numPr>
        <w:ilvl w:val="4"/>
        <w:numId w:val="6"/>
      </w:numPr>
      <w:tabs>
        <w:tab w:val="left" w:pos="170"/>
      </w:tabs>
      <w:ind w:left="0" w:firstLine="0"/>
      <w:jc w:val="left"/>
      <w:outlineLvl w:val="4"/>
    </w:pPr>
    <w:rPr>
      <w:rFonts w:eastAsia="Times New Roman"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4C2D29"/>
    <w:pPr>
      <w:keepNext/>
      <w:keepLines/>
      <w:ind w:firstLine="0"/>
      <w:jc w:val="center"/>
      <w:outlineLvl w:val="5"/>
    </w:pPr>
    <w:rPr>
      <w:rFonts w:eastAsia="Times New Roman"/>
      <w:b/>
      <w:iC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383AFE"/>
    <w:pPr>
      <w:keepNext/>
      <w:keepLines/>
      <w:ind w:firstLine="0"/>
      <w:jc w:val="center"/>
      <w:outlineLvl w:val="6"/>
    </w:pPr>
    <w:rPr>
      <w:rFonts w:eastAsia="Times New Roman"/>
      <w:b/>
      <w:iCs/>
    </w:rPr>
  </w:style>
  <w:style w:type="paragraph" w:styleId="Ttulo8">
    <w:name w:val="heading 8"/>
    <w:basedOn w:val="Normal"/>
    <w:next w:val="Normal"/>
    <w:link w:val="Ttulo8Char"/>
    <w:uiPriority w:val="9"/>
    <w:unhideWhenUsed/>
    <w:rsid w:val="00E31582"/>
    <w:pPr>
      <w:keepNext/>
      <w:keepLines/>
      <w:numPr>
        <w:ilvl w:val="7"/>
        <w:numId w:val="6"/>
      </w:numPr>
      <w:spacing w:before="200"/>
      <w:outlineLvl w:val="7"/>
    </w:pPr>
    <w:rPr>
      <w:rFonts w:ascii="Cambria" w:eastAsia="Times New Roman" w:hAnsi="Cambria"/>
      <w:color w:val="404040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rsid w:val="00E31582"/>
    <w:pPr>
      <w:keepNext/>
      <w:keepLines/>
      <w:numPr>
        <w:ilvl w:val="8"/>
        <w:numId w:val="6"/>
      </w:numPr>
      <w:spacing w:before="20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link w:val="Ttulo1"/>
    <w:uiPriority w:val="9"/>
    <w:rsid w:val="00F65A5A"/>
    <w:rPr>
      <w:rFonts w:ascii="Times New Roman" w:eastAsia="Times New Roman" w:hAnsi="Times New Roman"/>
      <w:b/>
      <w:bCs/>
      <w:caps/>
      <w:sz w:val="24"/>
      <w:szCs w:val="28"/>
    </w:rPr>
  </w:style>
  <w:style w:type="character" w:customStyle="1" w:styleId="Ttulo2Char">
    <w:name w:val="Título 2 Char"/>
    <w:link w:val="Ttulo2"/>
    <w:uiPriority w:val="9"/>
    <w:rsid w:val="00F65A5A"/>
    <w:rPr>
      <w:rFonts w:ascii="Times New Roman" w:eastAsia="Times New Roman" w:hAnsi="Times New Roman"/>
      <w:bCs/>
      <w:caps/>
      <w:sz w:val="24"/>
      <w:szCs w:val="26"/>
    </w:rPr>
  </w:style>
  <w:style w:type="character" w:customStyle="1" w:styleId="Ttulo3Char">
    <w:name w:val="Título 3 Char"/>
    <w:link w:val="Ttulo3"/>
    <w:uiPriority w:val="9"/>
    <w:rsid w:val="00F65A5A"/>
    <w:rPr>
      <w:rFonts w:ascii="Times New Roman" w:eastAsia="Times New Roman" w:hAnsi="Times New Roman"/>
      <w:b/>
      <w:bCs/>
      <w:sz w:val="24"/>
      <w:szCs w:val="22"/>
    </w:rPr>
  </w:style>
  <w:style w:type="character" w:customStyle="1" w:styleId="Ttulo4Char">
    <w:name w:val="Título 4 Char"/>
    <w:link w:val="Ttulo4"/>
    <w:uiPriority w:val="9"/>
    <w:rsid w:val="00C8029D"/>
    <w:rPr>
      <w:rFonts w:ascii="Times New Roman" w:eastAsia="Times New Roman" w:hAnsi="Times New Roman"/>
      <w:bCs/>
      <w:i/>
      <w:iCs/>
      <w:sz w:val="24"/>
      <w:szCs w:val="22"/>
    </w:rPr>
  </w:style>
  <w:style w:type="character" w:customStyle="1" w:styleId="Ttulo5Char">
    <w:name w:val="Título 5 Char"/>
    <w:link w:val="Ttulo5"/>
    <w:uiPriority w:val="9"/>
    <w:rsid w:val="0025368D"/>
    <w:rPr>
      <w:rFonts w:ascii="Times New Roman" w:eastAsia="Times New Roman" w:hAnsi="Times New Roman"/>
      <w:sz w:val="24"/>
      <w:szCs w:val="22"/>
    </w:rPr>
  </w:style>
  <w:style w:type="character" w:customStyle="1" w:styleId="Ttulo6Char">
    <w:name w:val="Título 6 Char"/>
    <w:link w:val="Ttulo6"/>
    <w:uiPriority w:val="9"/>
    <w:rsid w:val="004C2D29"/>
    <w:rPr>
      <w:rFonts w:ascii="Times New Roman" w:eastAsia="Times New Roman" w:hAnsi="Times New Roman" w:cs="Times New Roman"/>
      <w:b/>
      <w:iCs/>
      <w:sz w:val="24"/>
    </w:rPr>
  </w:style>
  <w:style w:type="character" w:styleId="Hyperlink">
    <w:name w:val="Hyperlink"/>
    <w:uiPriority w:val="99"/>
    <w:rsid w:val="008C4D3F"/>
    <w:rPr>
      <w:color w:val="0000FF"/>
      <w:u w:val="single"/>
    </w:rPr>
  </w:style>
  <w:style w:type="paragraph" w:customStyle="1" w:styleId="PargrafodaLista1">
    <w:name w:val="Parágrafo da Lista1"/>
    <w:aliases w:val="Corpo do texto"/>
    <w:basedOn w:val="Normal"/>
    <w:uiPriority w:val="34"/>
    <w:qFormat/>
    <w:rsid w:val="008C4D3F"/>
    <w:rPr>
      <w:rFonts w:eastAsia="Times New Roman"/>
      <w:szCs w:val="24"/>
      <w:lang w:eastAsia="en-US"/>
    </w:rPr>
  </w:style>
  <w:style w:type="paragraph" w:styleId="Citao">
    <w:name w:val="Quote"/>
    <w:basedOn w:val="Normal"/>
    <w:next w:val="Normal"/>
    <w:link w:val="CitaoChar"/>
    <w:autoRedefine/>
    <w:uiPriority w:val="29"/>
    <w:qFormat/>
    <w:rsid w:val="00600E8A"/>
    <w:pPr>
      <w:spacing w:line="240" w:lineRule="auto"/>
      <w:ind w:left="2268" w:firstLine="0"/>
    </w:pPr>
    <w:rPr>
      <w:iCs/>
      <w:sz w:val="20"/>
    </w:rPr>
  </w:style>
  <w:style w:type="character" w:customStyle="1" w:styleId="CitaoChar">
    <w:name w:val="Citação Char"/>
    <w:link w:val="Citao"/>
    <w:uiPriority w:val="29"/>
    <w:rsid w:val="00600E8A"/>
    <w:rPr>
      <w:rFonts w:ascii="Times New Roman" w:hAnsi="Times New Roman"/>
      <w:iCs/>
      <w:szCs w:val="22"/>
    </w:rPr>
  </w:style>
  <w:style w:type="character" w:customStyle="1" w:styleId="Ttulo7Char">
    <w:name w:val="Título 7 Char"/>
    <w:link w:val="Ttulo7"/>
    <w:uiPriority w:val="9"/>
    <w:rsid w:val="00383AFE"/>
    <w:rPr>
      <w:rFonts w:ascii="Arial" w:eastAsia="Times New Roman" w:hAnsi="Arial" w:cs="Times New Roman"/>
      <w:b/>
      <w:iCs/>
      <w:sz w:val="21"/>
    </w:rPr>
  </w:style>
  <w:style w:type="character" w:customStyle="1" w:styleId="Ttulo8Char">
    <w:name w:val="Título 8 Char"/>
    <w:link w:val="Ttulo8"/>
    <w:uiPriority w:val="9"/>
    <w:rsid w:val="00E31582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Ttulo9Char">
    <w:name w:val="Título 9 Char"/>
    <w:link w:val="Ttulo9"/>
    <w:uiPriority w:val="9"/>
    <w:rsid w:val="00E31582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Sumrio2">
    <w:name w:val="toc 2"/>
    <w:basedOn w:val="Normal"/>
    <w:next w:val="Normal"/>
    <w:autoRedefine/>
    <w:uiPriority w:val="39"/>
    <w:unhideWhenUsed/>
    <w:rsid w:val="00EF4BFA"/>
    <w:pPr>
      <w:tabs>
        <w:tab w:val="left" w:pos="1134"/>
        <w:tab w:val="right" w:leader="dot" w:pos="9072"/>
      </w:tabs>
      <w:spacing w:after="100"/>
      <w:ind w:firstLine="0"/>
    </w:pPr>
  </w:style>
  <w:style w:type="paragraph" w:styleId="Sumrio1">
    <w:name w:val="toc 1"/>
    <w:basedOn w:val="Normal"/>
    <w:next w:val="Normal"/>
    <w:autoRedefine/>
    <w:uiPriority w:val="39"/>
    <w:unhideWhenUsed/>
    <w:rsid w:val="00EF4BFA"/>
    <w:pPr>
      <w:tabs>
        <w:tab w:val="left" w:pos="0"/>
        <w:tab w:val="left" w:pos="1134"/>
        <w:tab w:val="right" w:leader="dot" w:pos="9072"/>
      </w:tabs>
      <w:ind w:firstLine="0"/>
      <w:jc w:val="left"/>
    </w:pPr>
    <w:rPr>
      <w:b/>
      <w:noProof/>
    </w:rPr>
  </w:style>
  <w:style w:type="paragraph" w:styleId="Sumrio3">
    <w:name w:val="toc 3"/>
    <w:basedOn w:val="Normal"/>
    <w:next w:val="Normal"/>
    <w:autoRedefine/>
    <w:uiPriority w:val="39"/>
    <w:unhideWhenUsed/>
    <w:rsid w:val="00EF4BFA"/>
    <w:pPr>
      <w:tabs>
        <w:tab w:val="left" w:pos="1134"/>
        <w:tab w:val="right" w:leader="dot" w:pos="9072"/>
      </w:tabs>
      <w:spacing w:after="100"/>
      <w:ind w:firstLine="0"/>
    </w:pPr>
    <w:rPr>
      <w:b/>
      <w:noProof/>
    </w:rPr>
  </w:style>
  <w:style w:type="paragraph" w:styleId="Sumrio4">
    <w:name w:val="toc 4"/>
    <w:basedOn w:val="Normal"/>
    <w:next w:val="Normal"/>
    <w:autoRedefine/>
    <w:uiPriority w:val="39"/>
    <w:unhideWhenUsed/>
    <w:rsid w:val="00460C9D"/>
    <w:pPr>
      <w:tabs>
        <w:tab w:val="left" w:pos="1134"/>
        <w:tab w:val="right" w:leader="dot" w:pos="9072"/>
      </w:tabs>
      <w:spacing w:after="100"/>
      <w:ind w:firstLine="0"/>
    </w:pPr>
    <w:rPr>
      <w:i/>
      <w:noProof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B017AB"/>
    <w:pPr>
      <w:numPr>
        <w:numId w:val="0"/>
      </w:numPr>
      <w:spacing w:before="480" w:line="276" w:lineRule="auto"/>
      <w:outlineLvl w:val="9"/>
    </w:pPr>
    <w:rPr>
      <w:rFonts w:ascii="Cambria" w:hAnsi="Cambria"/>
      <w:color w:val="AE9638"/>
      <w:sz w:val="2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017AB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link w:val="Textodebalo"/>
    <w:uiPriority w:val="99"/>
    <w:semiHidden/>
    <w:rsid w:val="00B017AB"/>
    <w:rPr>
      <w:rFonts w:ascii="Tahoma" w:hAnsi="Tahoma" w:cs="Tahoma"/>
      <w:sz w:val="16"/>
      <w:szCs w:val="16"/>
    </w:rPr>
  </w:style>
  <w:style w:type="paragraph" w:styleId="Sumrio6">
    <w:name w:val="toc 6"/>
    <w:basedOn w:val="Normal"/>
    <w:next w:val="Normal"/>
    <w:autoRedefine/>
    <w:uiPriority w:val="39"/>
    <w:unhideWhenUsed/>
    <w:rsid w:val="00EF4BFA"/>
    <w:pPr>
      <w:tabs>
        <w:tab w:val="right" w:leader="dot" w:pos="9072"/>
      </w:tabs>
      <w:spacing w:after="100"/>
      <w:ind w:left="1134" w:firstLine="0"/>
    </w:pPr>
    <w:rPr>
      <w:b/>
      <w:noProof/>
    </w:rPr>
  </w:style>
  <w:style w:type="paragraph" w:styleId="SemEspaamento">
    <w:name w:val="No Spacing"/>
    <w:autoRedefine/>
    <w:uiPriority w:val="1"/>
    <w:qFormat/>
    <w:rsid w:val="00AE2E51"/>
    <w:pPr>
      <w:numPr>
        <w:numId w:val="14"/>
      </w:numPr>
      <w:spacing w:line="360" w:lineRule="auto"/>
      <w:jc w:val="both"/>
    </w:pPr>
    <w:rPr>
      <w:rFonts w:ascii="Times New Roman" w:hAnsi="Times New Roman"/>
      <w:sz w:val="24"/>
      <w:szCs w:val="22"/>
    </w:rPr>
  </w:style>
  <w:style w:type="paragraph" w:styleId="Sumrio5">
    <w:name w:val="toc 5"/>
    <w:basedOn w:val="Normal"/>
    <w:next w:val="Normal"/>
    <w:autoRedefine/>
    <w:uiPriority w:val="39"/>
    <w:unhideWhenUsed/>
    <w:rsid w:val="0025368D"/>
    <w:pPr>
      <w:tabs>
        <w:tab w:val="left" w:pos="1134"/>
        <w:tab w:val="right" w:leader="dot" w:pos="9072"/>
      </w:tabs>
      <w:spacing w:after="100"/>
      <w:ind w:firstLine="0"/>
    </w:pPr>
    <w:rPr>
      <w:rFonts w:cs="Arial"/>
      <w:noProof/>
    </w:rPr>
  </w:style>
  <w:style w:type="paragraph" w:styleId="Cabealho">
    <w:name w:val="header"/>
    <w:basedOn w:val="Normal"/>
    <w:link w:val="CabealhoChar"/>
    <w:uiPriority w:val="99"/>
    <w:unhideWhenUsed/>
    <w:rsid w:val="00D50385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link w:val="Cabealho"/>
    <w:uiPriority w:val="99"/>
    <w:rsid w:val="00D50385"/>
    <w:rPr>
      <w:rFonts w:ascii="Arial" w:hAnsi="Arial"/>
      <w:sz w:val="21"/>
    </w:rPr>
  </w:style>
  <w:style w:type="paragraph" w:styleId="Rodap">
    <w:name w:val="footer"/>
    <w:basedOn w:val="Normal"/>
    <w:link w:val="RodapChar"/>
    <w:uiPriority w:val="99"/>
    <w:unhideWhenUsed/>
    <w:rsid w:val="00D50385"/>
    <w:pPr>
      <w:tabs>
        <w:tab w:val="center" w:pos="4252"/>
        <w:tab w:val="right" w:pos="8504"/>
      </w:tabs>
    </w:pPr>
  </w:style>
  <w:style w:type="character" w:customStyle="1" w:styleId="RodapChar">
    <w:name w:val="Rodapé Char"/>
    <w:link w:val="Rodap"/>
    <w:uiPriority w:val="99"/>
    <w:rsid w:val="00D50385"/>
    <w:rPr>
      <w:rFonts w:ascii="Arial" w:hAnsi="Arial"/>
      <w:sz w:val="21"/>
    </w:rPr>
  </w:style>
  <w:style w:type="paragraph" w:styleId="Legenda">
    <w:name w:val="caption"/>
    <w:basedOn w:val="Normal"/>
    <w:next w:val="Normal"/>
    <w:autoRedefine/>
    <w:uiPriority w:val="35"/>
    <w:unhideWhenUsed/>
    <w:qFormat/>
    <w:rsid w:val="0022260C"/>
    <w:pPr>
      <w:spacing w:line="240" w:lineRule="auto"/>
      <w:ind w:firstLine="0"/>
      <w:jc w:val="center"/>
    </w:pPr>
    <w:rPr>
      <w:bCs/>
      <w:sz w:val="20"/>
      <w:szCs w:val="18"/>
    </w:rPr>
  </w:style>
  <w:style w:type="table" w:styleId="Tabelacomgrade">
    <w:name w:val="Table Grid"/>
    <w:basedOn w:val="Tabelanormal"/>
    <w:rsid w:val="00476BE6"/>
    <w:rPr>
      <w:rFonts w:ascii="Times New Roman" w:eastAsia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dicedeilustraes">
    <w:name w:val="table of figures"/>
    <w:basedOn w:val="Normal"/>
    <w:next w:val="Normal"/>
    <w:uiPriority w:val="99"/>
    <w:unhideWhenUsed/>
    <w:rsid w:val="00D9627A"/>
  </w:style>
  <w:style w:type="paragraph" w:styleId="PargrafodaLista">
    <w:name w:val="List Paragraph"/>
    <w:aliases w:val="Título das ilustrações"/>
    <w:basedOn w:val="Normal"/>
    <w:next w:val="Normal"/>
    <w:autoRedefine/>
    <w:uiPriority w:val="34"/>
    <w:qFormat/>
    <w:rsid w:val="00507C5B"/>
    <w:pPr>
      <w:spacing w:line="240" w:lineRule="auto"/>
      <w:ind w:firstLine="0"/>
      <w:contextualSpacing/>
      <w:jc w:val="center"/>
    </w:pPr>
  </w:style>
  <w:style w:type="character" w:styleId="Refdecomentrio">
    <w:name w:val="annotation reference"/>
    <w:uiPriority w:val="99"/>
    <w:semiHidden/>
    <w:unhideWhenUsed/>
    <w:rsid w:val="0037703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377039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link w:val="Textodecomentrio"/>
    <w:uiPriority w:val="99"/>
    <w:semiHidden/>
    <w:rsid w:val="00377039"/>
    <w:rPr>
      <w:rFonts w:ascii="Times New Roman" w:hAnsi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377039"/>
    <w:rPr>
      <w:b/>
      <w:bCs/>
    </w:rPr>
  </w:style>
  <w:style w:type="character" w:customStyle="1" w:styleId="AssuntodocomentrioChar">
    <w:name w:val="Assunto do comentário Char"/>
    <w:link w:val="Assuntodocomentrio"/>
    <w:uiPriority w:val="99"/>
    <w:semiHidden/>
    <w:rsid w:val="00377039"/>
    <w:rPr>
      <w:rFonts w:ascii="Times New Roman" w:hAnsi="Times New Roman"/>
      <w:b/>
      <w:bCs/>
      <w:sz w:val="20"/>
      <w:szCs w:val="20"/>
    </w:rPr>
  </w:style>
  <w:style w:type="paragraph" w:styleId="Ttulo">
    <w:name w:val="Title"/>
    <w:basedOn w:val="Normal"/>
    <w:next w:val="Normal"/>
    <w:link w:val="TtuloChar"/>
    <w:uiPriority w:val="10"/>
    <w:rsid w:val="004C2D29"/>
    <w:pPr>
      <w:pBdr>
        <w:bottom w:val="single" w:sz="8" w:space="4" w:color="CEB966"/>
      </w:pBdr>
      <w:spacing w:after="300" w:line="240" w:lineRule="auto"/>
      <w:contextualSpacing/>
    </w:pPr>
    <w:rPr>
      <w:rFonts w:ascii="Cambria" w:eastAsia="Times New Roman" w:hAnsi="Cambria"/>
      <w:color w:val="4E4D51"/>
      <w:spacing w:val="5"/>
      <w:kern w:val="28"/>
      <w:sz w:val="52"/>
      <w:szCs w:val="52"/>
    </w:rPr>
  </w:style>
  <w:style w:type="character" w:customStyle="1" w:styleId="TtuloChar">
    <w:name w:val="Título Char"/>
    <w:link w:val="Ttulo"/>
    <w:uiPriority w:val="10"/>
    <w:rsid w:val="004C2D29"/>
    <w:rPr>
      <w:rFonts w:ascii="Cambria" w:eastAsia="Times New Roman" w:hAnsi="Cambria" w:cs="Times New Roman"/>
      <w:color w:val="4E4D51"/>
      <w:spacing w:val="5"/>
      <w:kern w:val="28"/>
      <w:sz w:val="52"/>
      <w:szCs w:val="52"/>
    </w:rPr>
  </w:style>
  <w:style w:type="character" w:styleId="HiperlinkVisitado">
    <w:name w:val="FollowedHyperlink"/>
    <w:uiPriority w:val="99"/>
    <w:semiHidden/>
    <w:unhideWhenUsed/>
    <w:rsid w:val="00631BF8"/>
    <w:rPr>
      <w:color w:val="932968"/>
      <w:u w:val="single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BF2FEC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BF2FEC"/>
    <w:rPr>
      <w:rFonts w:ascii="Times New Roman" w:hAnsi="Times New Roman"/>
    </w:rPr>
  </w:style>
  <w:style w:type="character" w:styleId="Refdenotaderodap">
    <w:name w:val="footnote reference"/>
    <w:basedOn w:val="Fontepargpadro"/>
    <w:uiPriority w:val="99"/>
    <w:semiHidden/>
    <w:unhideWhenUsed/>
    <w:rsid w:val="00BF2FEC"/>
    <w:rPr>
      <w:vertAlign w:val="superscript"/>
    </w:rPr>
  </w:style>
  <w:style w:type="paragraph" w:customStyle="1" w:styleId="NotadeRodap">
    <w:name w:val="Nota de Rodapé"/>
    <w:basedOn w:val="Textodenotaderodap"/>
    <w:link w:val="NotadeRodapChar"/>
    <w:autoRedefine/>
    <w:qFormat/>
    <w:rsid w:val="00AE2E51"/>
    <w:pPr>
      <w:ind w:left="113" w:hanging="113"/>
      <w:jc w:val="left"/>
    </w:pPr>
  </w:style>
  <w:style w:type="character" w:customStyle="1" w:styleId="NotadeRodapChar">
    <w:name w:val="Nota de Rodapé Char"/>
    <w:basedOn w:val="TextodenotaderodapChar"/>
    <w:link w:val="NotadeRodap"/>
    <w:rsid w:val="00AE2E51"/>
    <w:rPr>
      <w:rFonts w:ascii="Times New Roman" w:hAnsi="Times New Roman"/>
    </w:rPr>
  </w:style>
  <w:style w:type="paragraph" w:customStyle="1" w:styleId="western">
    <w:name w:val="western"/>
    <w:basedOn w:val="Normal"/>
    <w:rsid w:val="00564FC7"/>
    <w:pPr>
      <w:spacing w:before="100" w:beforeAutospacing="1" w:after="142" w:line="276" w:lineRule="auto"/>
    </w:pPr>
    <w:rPr>
      <w:rFonts w:eastAsia="Times New Roman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73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30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2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1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939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3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49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55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969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241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296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21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689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512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697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05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223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759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45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6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39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8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992686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jpeg"/><Relationship Id="rId18" Type="http://schemas.openxmlformats.org/officeDocument/2006/relationships/header" Target="header6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17" Type="http://schemas.openxmlformats.org/officeDocument/2006/relationships/header" Target="header5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3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B.XSL" StyleName="GB7714"/>
</file>

<file path=customXml/itemProps1.xml><?xml version="1.0" encoding="utf-8"?>
<ds:datastoreItem xmlns:ds="http://schemas.openxmlformats.org/officeDocument/2006/customXml" ds:itemID="{BD391186-091D-438A-8FD6-A4BA3AB0C9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9</TotalTime>
  <Pages>23</Pages>
  <Words>1262</Words>
  <Characters>6820</Characters>
  <Application>Microsoft Office Word</Application>
  <DocSecurity>0</DocSecurity>
  <Lines>56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ewlett-Packard Company</Company>
  <LinksUpToDate>false</LinksUpToDate>
  <CharactersWithSpaces>8066</CharactersWithSpaces>
  <SharedDoc>false</SharedDoc>
  <HLinks>
    <vt:vector size="132" baseType="variant">
      <vt:variant>
        <vt:i4>7864416</vt:i4>
      </vt:variant>
      <vt:variant>
        <vt:i4>132</vt:i4>
      </vt:variant>
      <vt:variant>
        <vt:i4>0</vt:i4>
      </vt:variant>
      <vt:variant>
        <vt:i4>5</vt:i4>
      </vt:variant>
      <vt:variant>
        <vt:lpwstr>https://repositorio.ufsc.br/handle/123456789/180829</vt:lpwstr>
      </vt:variant>
      <vt:variant>
        <vt:lpwstr/>
      </vt:variant>
      <vt:variant>
        <vt:i4>7471202</vt:i4>
      </vt:variant>
      <vt:variant>
        <vt:i4>129</vt:i4>
      </vt:variant>
      <vt:variant>
        <vt:i4>0</vt:i4>
      </vt:variant>
      <vt:variant>
        <vt:i4>5</vt:i4>
      </vt:variant>
      <vt:variant>
        <vt:lpwstr>http://portal.bu.ufsc.br/normalizacao/</vt:lpwstr>
      </vt:variant>
      <vt:variant>
        <vt:lpwstr/>
      </vt:variant>
      <vt:variant>
        <vt:i4>196613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3726098</vt:lpwstr>
      </vt:variant>
      <vt:variant>
        <vt:i4>1114169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3726097</vt:lpwstr>
      </vt:variant>
      <vt:variant>
        <vt:i4>1048633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3726096</vt:lpwstr>
      </vt:variant>
      <vt:variant>
        <vt:i4>1245241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3726095</vt:lpwstr>
      </vt:variant>
      <vt:variant>
        <vt:i4>117970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3726094</vt:lpwstr>
      </vt:variant>
      <vt:variant>
        <vt:i4>1376313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3726093</vt:lpwstr>
      </vt:variant>
      <vt:variant>
        <vt:i4>131077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3726092</vt:lpwstr>
      </vt:variant>
      <vt:variant>
        <vt:i4>150738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3726091</vt:lpwstr>
      </vt:variant>
      <vt:variant>
        <vt:i4>1441849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3726090</vt:lpwstr>
      </vt:variant>
      <vt:variant>
        <vt:i4>2031672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3726089</vt:lpwstr>
      </vt:variant>
      <vt:variant>
        <vt:i4>1966136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3726088</vt:lpwstr>
      </vt:variant>
      <vt:variant>
        <vt:i4>1114168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3726087</vt:lpwstr>
      </vt:variant>
      <vt:variant>
        <vt:i4>1048632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3726086</vt:lpwstr>
      </vt:variant>
      <vt:variant>
        <vt:i4>1245240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3726085</vt:lpwstr>
      </vt:variant>
      <vt:variant>
        <vt:i4>1179704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3726084</vt:lpwstr>
      </vt:variant>
      <vt:variant>
        <vt:i4>1376312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3726083</vt:lpwstr>
      </vt:variant>
      <vt:variant>
        <vt:i4>1507385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49547065</vt:lpwstr>
      </vt:variant>
      <vt:variant>
        <vt:i4>2031668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447824501</vt:lpwstr>
      </vt:variant>
      <vt:variant>
        <vt:i4>1376313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49547046</vt:lpwstr>
      </vt:variant>
      <vt:variant>
        <vt:i4>5046356</vt:i4>
      </vt:variant>
      <vt:variant>
        <vt:i4>0</vt:i4>
      </vt:variant>
      <vt:variant>
        <vt:i4>0</vt:i4>
      </vt:variant>
      <vt:variant>
        <vt:i4>5</vt:i4>
      </vt:variant>
      <vt:variant>
        <vt:lpwstr>http://portalbu.ufsc.br/ficha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son</dc:creator>
  <cp:lastModifiedBy>Lab. ProLogIS</cp:lastModifiedBy>
  <cp:revision>33</cp:revision>
  <cp:lastPrinted>2016-07-27T18:26:00Z</cp:lastPrinted>
  <dcterms:created xsi:type="dcterms:W3CDTF">2019-09-05T21:01:00Z</dcterms:created>
  <dcterms:modified xsi:type="dcterms:W3CDTF">2021-07-09T13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associacao-brasileira-de-normas-tecnicas-ufpr</vt:lpwstr>
  </property>
  <property fmtid="{D5CDD505-2E9C-101B-9397-08002B2CF9AE}" pid="21" name="Mendeley Recent Style Name 9_1">
    <vt:lpwstr>Universidade Federal do Paraná - ABNT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a9ac47b-fd36-32de-8eca-2df395a4dce4</vt:lpwstr>
  </property>
  <property fmtid="{D5CDD505-2E9C-101B-9397-08002B2CF9AE}" pid="24" name="Mendeley Citation Style_1">
    <vt:lpwstr>http://www.zotero.org/styles/associacao-brasileira-de-normas-tecnicas-ufpr</vt:lpwstr>
  </property>
</Properties>
</file>